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7A5BFCD" w:rsidR="003B11F3" w:rsidRDefault="00E37CAE" w:rsidP="00E37CAE">
      <w:pPr>
        <w:pStyle w:val="JudulEng"/>
      </w:pPr>
      <w:r>
        <w:t>Predicting Heart Disease Using the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3F55A9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29C8AF21" w:rsidR="00836674" w:rsidRPr="00B57EFF" w:rsidRDefault="00DD0274" w:rsidP="00227376">
            <w:pPr>
              <w:pStyle w:val="Info"/>
            </w:pPr>
            <w:r>
              <w:t>Received</w:t>
            </w:r>
            <w:r w:rsidR="00B57EFF" w:rsidRPr="00B57EFF">
              <w:t xml:space="preserve">: </w:t>
            </w:r>
            <w:r w:rsidR="00842CDE">
              <w:t>November</w:t>
            </w:r>
            <w:r w:rsidR="00B57EFF" w:rsidRPr="00B57EFF">
              <w:t xml:space="preserve"> 202</w:t>
            </w:r>
            <w:r w:rsidR="00842CDE">
              <w:t>1</w:t>
            </w:r>
          </w:p>
          <w:p w14:paraId="127C4B38" w14:textId="1D34C8FA" w:rsidR="00B57EFF" w:rsidRPr="00B57EFF" w:rsidRDefault="00B57EFF" w:rsidP="00227376">
            <w:pPr>
              <w:pStyle w:val="Info"/>
            </w:pPr>
            <w:r w:rsidRPr="00B57EFF">
              <w:t>Revi</w:t>
            </w:r>
            <w:r w:rsidR="00DD0274">
              <w:t>sed</w:t>
            </w:r>
            <w:r w:rsidRPr="00B57EFF">
              <w:t xml:space="preserve">: </w:t>
            </w:r>
            <w:r w:rsidR="0093187A">
              <w:t>-</w:t>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0583D130" w:rsidR="00836674" w:rsidRPr="003357EB" w:rsidRDefault="00836674" w:rsidP="005E539A">
            <w:pPr>
              <w:pStyle w:val="Abstract"/>
              <w:jc w:val="both"/>
            </w:pPr>
            <w:r w:rsidRPr="003357EB">
              <w:t xml:space="preserve">Purpose: </w:t>
            </w:r>
            <w:r w:rsidR="005E539A" w:rsidRPr="005E539A">
              <w:t>The purpose of this study was to identify heart disease based on tabular data or table data containing parameters from cardiac record data, and also to implements the XgBoost algorithm to predicting heart disease while reducing overfitting</w:t>
            </w:r>
          </w:p>
          <w:p w14:paraId="639BA036" w14:textId="0751B809" w:rsidR="00836674" w:rsidRPr="003357EB" w:rsidRDefault="00836674" w:rsidP="004D075F">
            <w:pPr>
              <w:pStyle w:val="Abstract"/>
              <w:jc w:val="both"/>
            </w:pPr>
            <w:r w:rsidRPr="003357EB">
              <w:t>Design/methodology/approach:</w:t>
            </w:r>
            <w:r w:rsidR="004D075F">
              <w:t xml:space="preserve"> </w:t>
            </w:r>
            <w:r w:rsidR="004D075F" w:rsidRPr="004D075F">
              <w:t>Implements the XgBoost algorithm to build machine learning models and the RandomizedSearch Optimizer, then calculate the model's accuracy performance in prediciting heart disease</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0F675940" w:rsidR="00836674" w:rsidRPr="00836674" w:rsidRDefault="00836674" w:rsidP="003357EB">
            <w:pPr>
              <w:pStyle w:val="Abstrak"/>
            </w:pPr>
            <w:r w:rsidRPr="00ED76BD">
              <w:rPr>
                <w:b/>
                <w:bCs/>
              </w:rPr>
              <w:t>Abstrak</w:t>
            </w:r>
            <w:r w:rsidR="003357EB">
              <w:t xml:space="preserve"> </w:t>
            </w:r>
          </w:p>
        </w:tc>
      </w:tr>
      <w:tr w:rsidR="00836674" w14:paraId="3DB9FBAE" w14:textId="77777777" w:rsidTr="005D08FE">
        <w:trPr>
          <w:trHeight w:val="2591"/>
        </w:trPr>
        <w:tc>
          <w:tcPr>
            <w:tcW w:w="3397" w:type="dxa"/>
            <w:tcBorders>
              <w:bottom w:val="single" w:sz="4" w:space="0" w:color="auto"/>
            </w:tcBorders>
          </w:tcPr>
          <w:p w14:paraId="66EB91C1" w14:textId="049F6DBB" w:rsidR="00B57EFF" w:rsidRPr="00B57EFF" w:rsidRDefault="00B57EFF" w:rsidP="003357EB">
            <w:pPr>
              <w:pStyle w:val="Abstrak"/>
              <w:rPr>
                <w:i/>
                <w:iCs w:val="0"/>
                <w:sz w:val="20"/>
                <w:szCs w:val="28"/>
              </w:rPr>
            </w:pPr>
            <w:r w:rsidRPr="00B57EFF">
              <w:rPr>
                <w:i/>
                <w:iCs w:val="0"/>
                <w:sz w:val="20"/>
                <w:szCs w:val="28"/>
              </w:rPr>
              <w:t>Keywords:</w:t>
            </w:r>
            <w:r w:rsidR="00842CDE">
              <w:rPr>
                <w:i/>
                <w:iCs w:val="0"/>
                <w:sz w:val="20"/>
                <w:szCs w:val="28"/>
              </w:rPr>
              <w:t>machine learning</w:t>
            </w:r>
            <w:r w:rsidRPr="00B57EFF">
              <w:rPr>
                <w:i/>
                <w:iCs w:val="0"/>
                <w:sz w:val="20"/>
                <w:szCs w:val="28"/>
              </w:rPr>
              <w:t xml:space="preserve">; </w:t>
            </w:r>
            <w:r w:rsidR="00842CDE" w:rsidRPr="00842CDE">
              <w:rPr>
                <w:i/>
                <w:iCs w:val="0"/>
                <w:sz w:val="20"/>
                <w:szCs w:val="28"/>
              </w:rPr>
              <w:t>classification</w:t>
            </w:r>
            <w:r w:rsidRPr="00B57EFF">
              <w:rPr>
                <w:i/>
                <w:iCs w:val="0"/>
                <w:sz w:val="20"/>
                <w:szCs w:val="28"/>
              </w:rPr>
              <w:t xml:space="preserve">; </w:t>
            </w:r>
            <w:r w:rsidR="00842CDE">
              <w:rPr>
                <w:i/>
                <w:iCs w:val="0"/>
                <w:sz w:val="20"/>
                <w:szCs w:val="28"/>
              </w:rPr>
              <w:t>heart diseases</w:t>
            </w:r>
          </w:p>
          <w:p w14:paraId="5E825102" w14:textId="15B2637C" w:rsidR="00836674" w:rsidRPr="00B57EFF" w:rsidRDefault="00836674" w:rsidP="003357EB">
            <w:pPr>
              <w:pStyle w:val="Abstrak"/>
              <w:rPr>
                <w:sz w:val="20"/>
                <w:szCs w:val="28"/>
              </w:rPr>
            </w:pPr>
            <w:r w:rsidRPr="00B57EFF">
              <w:rPr>
                <w:sz w:val="20"/>
                <w:szCs w:val="28"/>
              </w:rPr>
              <w:t xml:space="preserve">Kata kunci: </w:t>
            </w:r>
            <w:r w:rsidR="00842CDE">
              <w:rPr>
                <w:sz w:val="20"/>
                <w:szCs w:val="28"/>
              </w:rPr>
              <w:t>pembelajaran mesin</w:t>
            </w:r>
            <w:r w:rsidRPr="00B57EFF">
              <w:rPr>
                <w:sz w:val="20"/>
                <w:szCs w:val="28"/>
              </w:rPr>
              <w:t xml:space="preserve">; </w:t>
            </w:r>
            <w:r w:rsidR="00842CDE">
              <w:rPr>
                <w:sz w:val="20"/>
                <w:szCs w:val="28"/>
              </w:rPr>
              <w:t>klasifikasi</w:t>
            </w:r>
            <w:r w:rsidRPr="00B57EFF">
              <w:rPr>
                <w:sz w:val="20"/>
                <w:szCs w:val="28"/>
              </w:rPr>
              <w:t xml:space="preserve">; </w:t>
            </w:r>
            <w:r w:rsidR="00842CDE">
              <w:rPr>
                <w:sz w:val="20"/>
                <w:szCs w:val="28"/>
              </w:rPr>
              <w:t>penyakit jantung</w:t>
            </w:r>
          </w:p>
        </w:tc>
        <w:tc>
          <w:tcPr>
            <w:tcW w:w="5954" w:type="dxa"/>
            <w:tcBorders>
              <w:top w:val="single" w:sz="4" w:space="0" w:color="auto"/>
              <w:bottom w:val="single" w:sz="4" w:space="0" w:color="auto"/>
            </w:tcBorders>
          </w:tcPr>
          <w:p w14:paraId="05391470" w14:textId="27077790" w:rsidR="00836674" w:rsidRDefault="00836674" w:rsidP="00FA6A7A">
            <w:pPr>
              <w:pStyle w:val="Abstrak"/>
              <w:jc w:val="both"/>
            </w:pPr>
            <w:r>
              <w:t>Tujuan:</w:t>
            </w:r>
            <w:r w:rsidR="00FA6A7A">
              <w:t xml:space="preserve"> </w:t>
            </w:r>
            <w:r w:rsidR="00FA6A7A" w:rsidRPr="00FA6A7A">
              <w:t xml:space="preserve">Tujuan penelitian ini adalah untuk mengidentifikasi penyakit jantung berdasarkan data tabular atau data tabel yang berisi parameter dari data rekam jantung, dan juga dilakukan untuk menerapkan algoritma XgBoost untuk mengidentifikasi penyakit jantung sekaligus mengurangi </w:t>
            </w:r>
            <w:r w:rsidR="00FA6A7A" w:rsidRPr="00D9096F">
              <w:rPr>
                <w:i/>
                <w:iCs w:val="0"/>
              </w:rPr>
              <w:t>overfitting</w:t>
            </w:r>
            <w:r w:rsidR="00D9096F">
              <w:t>.</w:t>
            </w:r>
          </w:p>
          <w:p w14:paraId="54CD7664" w14:textId="6A363D56" w:rsidR="00836674" w:rsidRDefault="00836674" w:rsidP="006120EA">
            <w:pPr>
              <w:pStyle w:val="Abstrak"/>
              <w:jc w:val="both"/>
            </w:pPr>
            <w:r>
              <w:t>Perancangan/metode/pendekatan:</w:t>
            </w:r>
            <w:r w:rsidR="00103D72">
              <w:t xml:space="preserve"> </w:t>
            </w:r>
            <w:r w:rsidR="00103D72" w:rsidRPr="00103D72">
              <w:t xml:space="preserve">Menerapkan algoritma XgBoost untuk pembuatan model </w:t>
            </w:r>
            <w:r w:rsidR="00103D72" w:rsidRPr="00646FB0">
              <w:rPr>
                <w:i/>
                <w:iCs w:val="0"/>
              </w:rPr>
              <w:t>machine learning</w:t>
            </w:r>
            <w:r w:rsidR="00103D72" w:rsidRPr="00103D72">
              <w:t xml:space="preserve"> dan RandomizedSearch Optimizer, kemudian menghitung </w:t>
            </w:r>
            <w:r w:rsidR="00103D72" w:rsidRPr="00103D72">
              <w:lastRenderedPageBreak/>
              <w:t>performa akurasi model dalam mengidentifikasi penyakit jantung</w:t>
            </w:r>
            <w:r w:rsidR="006120EA">
              <w:t>.</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63E5E339" w:rsidR="00836674" w:rsidRDefault="00836674" w:rsidP="00780F2F">
      <w:pPr>
        <w:pStyle w:val="Heading1"/>
        <w:rPr>
          <w:lang w:val="en-US"/>
        </w:rPr>
      </w:pPr>
      <w:r>
        <w:rPr>
          <w:lang w:val="en-US"/>
        </w:rPr>
        <w:lastRenderedPageBreak/>
        <w:t>Pendahuluan</w:t>
      </w:r>
    </w:p>
    <w:p w14:paraId="21F4DB15" w14:textId="62E24EB7" w:rsidR="004E3C00" w:rsidRDefault="009C498F" w:rsidP="00836674">
      <w:pPr>
        <w:rPr>
          <w:b/>
          <w:bCs/>
          <w:lang w:val="en-US"/>
        </w:rPr>
      </w:pPr>
      <w:r w:rsidRPr="009C498F">
        <w:rPr>
          <w:lang w:val="en-US"/>
        </w:rPr>
        <w:t xml:space="preserve">Jantung merupakan organ dalam manusia yang memiliki fungsi sangat penting yaitu untuk mengedarkan darah yang berisi oksigen dan nutrisi ke seluruh tubuh dan untuk mengangkut sisa hasil metabolisme tubuh, sehingga tubuh dapat bekerja dengan optimal. Sehingga akan sangat fatal apabila di dalam organ jantung terdapat gangguan seperti penyumbatan pembuluh darah, dan lain-lain. Penyakit jantung adalah penyakit yang menyerang organ jantung, contohnya adalah penyumbatan pembuluh darah pada jantung. Penyakit ini menyerang pembuluh darah arteri karena terjadi proses </w:t>
      </w:r>
      <w:r w:rsidRPr="0007738F">
        <w:rPr>
          <w:i/>
          <w:iCs/>
          <w:lang w:val="en-US"/>
        </w:rPr>
        <w:t>arteosklerosis</w:t>
      </w:r>
      <w:r w:rsidRPr="009C498F">
        <w:rPr>
          <w:lang w:val="en-US"/>
        </w:rPr>
        <w:t xml:space="preserve"> pada dinding </w:t>
      </w:r>
      <w:r w:rsidRPr="00604BC6">
        <w:rPr>
          <w:i/>
          <w:iCs/>
          <w:lang w:val="en-US"/>
        </w:rPr>
        <w:t>arteri</w:t>
      </w:r>
      <w:r w:rsidRPr="009C498F">
        <w:rPr>
          <w:lang w:val="en-US"/>
        </w:rPr>
        <w:t xml:space="preserve"> yang menyebabkan penyempitan</w:t>
      </w:r>
      <w:r w:rsidR="00E07A95">
        <w:rPr>
          <w:lang w:val="en-US"/>
        </w:rPr>
        <w:t xml:space="preserve"> </w:t>
      </w:r>
      <w:r w:rsidR="00E07A95">
        <w:rPr>
          <w:lang w:val="en-US"/>
        </w:rPr>
        <w:fldChar w:fldCharType="begin" w:fldLock="1"/>
      </w:r>
      <w:r w:rsidR="007675B6">
        <w:rPr>
          <w:lang w:val="en-US"/>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1f8d83eb-a787-4da7-b409-3b58c028015c"]}],"mendeley":{"formattedCitation":"[1]","plainTextFormattedCitation":"[1]","previouslyFormattedCitation":"[1]"},"properties":{"noteIndex":0},"schema":"https://github.com/citation-style-language/schema/raw/master/csl-citation.json"}</w:instrText>
      </w:r>
      <w:r w:rsidR="00E07A95">
        <w:rPr>
          <w:lang w:val="en-US"/>
        </w:rPr>
        <w:fldChar w:fldCharType="separate"/>
      </w:r>
      <w:r w:rsidR="00E07A95" w:rsidRPr="00E07A95">
        <w:rPr>
          <w:lang w:val="en-US"/>
        </w:rPr>
        <w:t>[1]</w:t>
      </w:r>
      <w:r w:rsidR="00E07A95">
        <w:rPr>
          <w:lang w:val="en-US"/>
        </w:rPr>
        <w:fldChar w:fldCharType="end"/>
      </w:r>
      <w:r w:rsidR="000C6E6D">
        <w:rPr>
          <w:b/>
          <w:bCs/>
          <w:lang w:val="en-US"/>
        </w:rPr>
        <w:t>.</w:t>
      </w:r>
    </w:p>
    <w:p w14:paraId="0040F03B" w14:textId="18CA7E68" w:rsidR="008B263C" w:rsidRDefault="008B263C" w:rsidP="00836674">
      <w:pPr>
        <w:rPr>
          <w:lang w:val="en-US"/>
        </w:rPr>
      </w:pPr>
      <w:r w:rsidRPr="008B263C">
        <w:rPr>
          <w:lang w:val="en-US"/>
        </w:rPr>
        <w:t xml:space="preserve">Penyakit jantung dapat disebabkan oleh beberapa faktor seperti peningkatan kadar kolesterol karena dapat menyebabkan penumpukan lemak pada dinding arteri dan dapat menyebabkan </w:t>
      </w:r>
      <w:r w:rsidRPr="003E3151">
        <w:rPr>
          <w:i/>
          <w:iCs/>
          <w:lang w:val="en-US"/>
        </w:rPr>
        <w:t>arteriosklerotik</w:t>
      </w:r>
      <w:r w:rsidRPr="008B263C">
        <w:rPr>
          <w:lang w:val="en-US"/>
        </w:rPr>
        <w:t xml:space="preserve">. Selain itu dapat juga disebabkan oleh peningkatan tekanan darah atau </w:t>
      </w:r>
      <w:r w:rsidRPr="00D85E98">
        <w:rPr>
          <w:i/>
          <w:iCs/>
          <w:lang w:val="en-US"/>
        </w:rPr>
        <w:t>hipertensi</w:t>
      </w:r>
      <w:r w:rsidRPr="008B263C">
        <w:rPr>
          <w:lang w:val="en-US"/>
        </w:rPr>
        <w:t xml:space="preserve">, karena saat tekanan darah meningkat maka dapat membebani kerja jantung dan juga menyebabkan </w:t>
      </w:r>
      <w:r w:rsidRPr="002D34A4">
        <w:rPr>
          <w:i/>
          <w:iCs/>
          <w:lang w:val="en-US"/>
        </w:rPr>
        <w:t>arteriosklerotik</w:t>
      </w:r>
      <w:r w:rsidRPr="008B263C">
        <w:rPr>
          <w:lang w:val="en-US"/>
        </w:rPr>
        <w:t xml:space="preserve"> karena saat tekanan darah meningkat akan menyebabkan gaya renggang yang dapat merobek lapisan </w:t>
      </w:r>
      <w:r w:rsidRPr="006C002A">
        <w:rPr>
          <w:i/>
          <w:iCs/>
          <w:lang w:val="en-US"/>
        </w:rPr>
        <w:t>endotel arteri</w:t>
      </w:r>
      <w:r w:rsidRPr="008B263C">
        <w:rPr>
          <w:lang w:val="en-US"/>
        </w:rPr>
        <w:t xml:space="preserve"> dan </w:t>
      </w:r>
      <w:r w:rsidRPr="006C002A">
        <w:rPr>
          <w:i/>
          <w:iCs/>
          <w:lang w:val="en-US"/>
        </w:rPr>
        <w:t>arteriol</w:t>
      </w:r>
      <w:r w:rsidRPr="008B263C">
        <w:rPr>
          <w:lang w:val="en-US"/>
        </w:rPr>
        <w:t>. Kemudian penyakit jantung juga dapat disebabkan oleh kebiasaan merokok, orang dengan kebiasaan merokok mempunyai risiko 2,3 kali lebih besar untuk terkena penyakit jantung pada usia kurang dari 45 tahun.</w:t>
      </w:r>
    </w:p>
    <w:p w14:paraId="2B601E18" w14:textId="18639AD6" w:rsidR="000C1AC4" w:rsidRDefault="00D35BA4" w:rsidP="00836674">
      <w:pPr>
        <w:rPr>
          <w:lang w:val="en-US"/>
        </w:rPr>
      </w:pPr>
      <w:r w:rsidRPr="00D35BA4">
        <w:rPr>
          <w:lang w:val="en-US"/>
        </w:rPr>
        <w:t xml:space="preserve">Gejala klinis penyakit jantung antara lain adalah sering merasakan sesak napas yang ditandai dengan napas yang berat dan pendek sewaktu melakukan aktivitas berat, semakin lama rasa sesak napas akan semakin bertambah. Gejala lainnya adalah </w:t>
      </w:r>
      <w:r w:rsidRPr="00F445B8">
        <w:rPr>
          <w:i/>
          <w:iCs/>
          <w:lang w:val="en-US"/>
        </w:rPr>
        <w:t>klaudiokasi intermiten</w:t>
      </w:r>
      <w:r w:rsidRPr="00D35BA4">
        <w:rPr>
          <w:lang w:val="en-US"/>
        </w:rPr>
        <w:t>, yaitu rasa nyeri pada daerah ekstrimitas bawah dan terjadi selama atau setelah melakukan olah raga. Gejala lainnya adalah mengalami perubahan warna kulit, dan kadar kolesterol yang meningkat biasanya di atas 180mg/dl untuk usia kurang dari 30 tahun, dan di atas 200mg/dl untuk yang berusia lebih dari 30 tahun.</w:t>
      </w:r>
    </w:p>
    <w:p w14:paraId="4037D45E" w14:textId="522F99F4" w:rsidR="000E7D62" w:rsidRDefault="000E7D62" w:rsidP="00836674">
      <w:pPr>
        <w:rPr>
          <w:lang w:val="en-US"/>
        </w:rPr>
      </w:pPr>
      <w:r w:rsidRPr="000E7D62">
        <w:rPr>
          <w:lang w:val="en-US"/>
        </w:rPr>
        <w:t xml:space="preserve">Melihat dari tingkat bahaya penyakit jantung, maka penelitian yang membahas tentang penyakit jantung sudah banyak dilalukan menggunakan beberapa algoritma, namun dari beberapa penelitian yang ada dirasa masih memiliki kekurangan yaitu </w:t>
      </w:r>
      <w:r w:rsidRPr="007F123D">
        <w:rPr>
          <w:i/>
          <w:iCs/>
          <w:lang w:val="en-US"/>
        </w:rPr>
        <w:t>overfitting</w:t>
      </w:r>
      <w:r w:rsidRPr="000E7D62">
        <w:rPr>
          <w:lang w:val="en-US"/>
        </w:rPr>
        <w:t xml:space="preserve"> yang ada pada model yang dibuat. </w:t>
      </w:r>
      <w:r w:rsidRPr="00F05EE6">
        <w:rPr>
          <w:i/>
          <w:iCs/>
          <w:lang w:val="en-US"/>
        </w:rPr>
        <w:t>Overfitting</w:t>
      </w:r>
      <w:r w:rsidRPr="000E7D62">
        <w:rPr>
          <w:lang w:val="en-US"/>
        </w:rPr>
        <w:t xml:space="preserve"> adalah kondisi dimana model </w:t>
      </w:r>
      <w:r w:rsidRPr="00E43812">
        <w:rPr>
          <w:i/>
          <w:iCs/>
          <w:lang w:val="en-US"/>
        </w:rPr>
        <w:t>machine learning</w:t>
      </w:r>
      <w:r w:rsidRPr="000E7D62">
        <w:rPr>
          <w:lang w:val="en-US"/>
        </w:rPr>
        <w:t xml:space="preserve"> yang dibuat memiliki </w:t>
      </w:r>
      <w:r w:rsidRPr="000E7D62">
        <w:rPr>
          <w:lang w:val="en-US"/>
        </w:rPr>
        <w:lastRenderedPageBreak/>
        <w:t xml:space="preserve">hasil akurasi pada </w:t>
      </w:r>
      <w:r w:rsidRPr="00F82C59">
        <w:rPr>
          <w:i/>
          <w:iCs/>
          <w:lang w:val="en-US"/>
        </w:rPr>
        <w:t>data training</w:t>
      </w:r>
      <w:r w:rsidRPr="000E7D62">
        <w:rPr>
          <w:lang w:val="en-US"/>
        </w:rPr>
        <w:t xml:space="preserve"> yang sangat bagus, namun pada saat dilakukan pengujian menggunakan </w:t>
      </w:r>
      <w:r w:rsidRPr="00BA0585">
        <w:rPr>
          <w:i/>
          <w:iCs/>
          <w:lang w:val="en-US"/>
        </w:rPr>
        <w:t>data testing</w:t>
      </w:r>
      <w:r w:rsidRPr="000E7D62">
        <w:rPr>
          <w:lang w:val="en-US"/>
        </w:rPr>
        <w:t xml:space="preserve"> didapatkan hasil akurasi model yang buruk</w:t>
      </w:r>
      <w:r w:rsidR="007675B6">
        <w:rPr>
          <w:lang w:val="en-US"/>
        </w:rPr>
        <w:t xml:space="preserve"> </w:t>
      </w:r>
      <w:r w:rsidR="007675B6">
        <w:rPr>
          <w:lang w:val="en-US"/>
        </w:rPr>
        <w:fldChar w:fldCharType="begin" w:fldLock="1"/>
      </w:r>
      <w:r w:rsidR="00F14330">
        <w:rPr>
          <w:lang w:val="en-US"/>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2]","plainTextFormattedCitation":"[2]","previouslyFormattedCitation":"[2]"},"properties":{"noteIndex":0},"schema":"https://github.com/citation-style-language/schema/raw/master/csl-citation.json"}</w:instrText>
      </w:r>
      <w:r w:rsidR="007675B6">
        <w:rPr>
          <w:lang w:val="en-US"/>
        </w:rPr>
        <w:fldChar w:fldCharType="separate"/>
      </w:r>
      <w:r w:rsidR="007675B6" w:rsidRPr="007675B6">
        <w:rPr>
          <w:lang w:val="en-US"/>
        </w:rPr>
        <w:t>[2]</w:t>
      </w:r>
      <w:r w:rsidR="007675B6">
        <w:rPr>
          <w:lang w:val="en-US"/>
        </w:rPr>
        <w:fldChar w:fldCharType="end"/>
      </w:r>
      <w:r w:rsidRPr="000E7D62">
        <w:rPr>
          <w:lang w:val="en-US"/>
        </w:rPr>
        <w:t>.</w:t>
      </w:r>
    </w:p>
    <w:p w14:paraId="4AB4B790" w14:textId="52CAA63A" w:rsidR="00E37012" w:rsidRDefault="000D119A" w:rsidP="00836674">
      <w:pPr>
        <w:rPr>
          <w:lang w:val="en-US"/>
        </w:rPr>
      </w:pPr>
      <w:r w:rsidRPr="000D119A">
        <w:rPr>
          <w:lang w:val="en-US"/>
        </w:rPr>
        <w:t xml:space="preserve">Beberapa penelitian yang sudah dilakukan adalah penelitian dari </w:t>
      </w:r>
      <w:r w:rsidR="001035CA">
        <w:rPr>
          <w:lang w:val="en-US"/>
        </w:rPr>
        <w:t>Erwin Praseyo dan Budi Prasetro</w:t>
      </w:r>
      <w:r w:rsidRPr="000D119A">
        <w:rPr>
          <w:lang w:val="en-US"/>
        </w:rPr>
        <w:t xml:space="preserve">, penelitian tersebut dilakukan dengan algoritma C4.5 yang dikombinasikan dengan teknik </w:t>
      </w:r>
      <w:r w:rsidRPr="00614E78">
        <w:rPr>
          <w:i/>
          <w:iCs/>
          <w:lang w:val="en-US"/>
        </w:rPr>
        <w:t>bagging</w:t>
      </w:r>
      <w:r w:rsidRPr="000D119A">
        <w:rPr>
          <w:lang w:val="en-US"/>
        </w:rPr>
        <w:t xml:space="preserve">. Hasil dari penelitian tersebut ditampilkan dalam </w:t>
      </w:r>
      <w:r w:rsidRPr="0005354E">
        <w:rPr>
          <w:i/>
          <w:iCs/>
          <w:lang w:val="en-US"/>
        </w:rPr>
        <w:t>confusion matrix</w:t>
      </w:r>
      <w:r w:rsidRPr="000D119A">
        <w:rPr>
          <w:lang w:val="en-US"/>
        </w:rPr>
        <w:t xml:space="preserve"> dengan akurasi algoritma C4.5  adalah 72,98% dan algoritma C4.5 yang dikombinasikan dengan </w:t>
      </w:r>
      <w:r w:rsidRPr="00B37324">
        <w:rPr>
          <w:i/>
          <w:iCs/>
          <w:lang w:val="en-US"/>
        </w:rPr>
        <w:t>bagging</w:t>
      </w:r>
      <w:r w:rsidRPr="000D119A">
        <w:rPr>
          <w:lang w:val="en-US"/>
        </w:rPr>
        <w:t xml:space="preserve"> mendapat akurasi 81,84%. Didapat kesimpulan bahwa penerapan teknik </w:t>
      </w:r>
      <w:r w:rsidRPr="007E2FE7">
        <w:rPr>
          <w:i/>
          <w:iCs/>
          <w:lang w:val="en-US"/>
        </w:rPr>
        <w:t>bagging</w:t>
      </w:r>
      <w:r w:rsidRPr="000D119A">
        <w:rPr>
          <w:lang w:val="en-US"/>
        </w:rPr>
        <w:t xml:space="preserve"> dapat meningkatkan akurasi sebesar 8,86%</w:t>
      </w:r>
      <w:r w:rsidR="00F14330">
        <w:rPr>
          <w:lang w:val="en-US"/>
        </w:rPr>
        <w:t xml:space="preserve"> </w:t>
      </w:r>
      <w:r w:rsidR="00F14330">
        <w:rPr>
          <w:lang w:val="en-US"/>
        </w:rPr>
        <w:fldChar w:fldCharType="begin" w:fldLock="1"/>
      </w:r>
      <w:r w:rsidR="005D4B13">
        <w:rPr>
          <w:lang w:val="en-US"/>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c20d6859-53d6-4d4e-b8f5-ae334334a0ed"]}],"mendeley":{"formattedCitation":"[3]","plainTextFormattedCitation":"[3]","previouslyFormattedCitation":"[3]"},"properties":{"noteIndex":0},"schema":"https://github.com/citation-style-language/schema/raw/master/csl-citation.json"}</w:instrText>
      </w:r>
      <w:r w:rsidR="00F14330">
        <w:rPr>
          <w:lang w:val="en-US"/>
        </w:rPr>
        <w:fldChar w:fldCharType="separate"/>
      </w:r>
      <w:r w:rsidR="00F14330" w:rsidRPr="00F14330">
        <w:rPr>
          <w:lang w:val="en-US"/>
        </w:rPr>
        <w:t>[3]</w:t>
      </w:r>
      <w:r w:rsidR="00F14330">
        <w:rPr>
          <w:lang w:val="en-US"/>
        </w:rPr>
        <w:fldChar w:fldCharType="end"/>
      </w:r>
      <w:r w:rsidRPr="000D119A">
        <w:rPr>
          <w:lang w:val="en-US"/>
        </w:rPr>
        <w:t xml:space="preserve">. Kemudian penelitian yang dilakukan oleh </w:t>
      </w:r>
      <w:r w:rsidR="00AE67D7">
        <w:rPr>
          <w:lang w:val="en-US"/>
        </w:rPr>
        <w:t>Putra dan Rini</w:t>
      </w:r>
      <w:r w:rsidRPr="000D119A">
        <w:rPr>
          <w:lang w:val="en-US"/>
        </w:rPr>
        <w:t xml:space="preserve"> yang dilakuakan untuk membandingkan beberapa algoritma seperti </w:t>
      </w:r>
      <w:r w:rsidRPr="008E2ADA">
        <w:rPr>
          <w:i/>
          <w:iCs/>
          <w:lang w:val="en-US"/>
        </w:rPr>
        <w:t>Naive Bayes</w:t>
      </w:r>
      <w:r w:rsidRPr="000D119A">
        <w:rPr>
          <w:lang w:val="en-US"/>
        </w:rPr>
        <w:t xml:space="preserve">, SVM, C4.5, </w:t>
      </w:r>
      <w:r w:rsidRPr="008E2ADA">
        <w:rPr>
          <w:i/>
          <w:iCs/>
          <w:lang w:val="en-US"/>
        </w:rPr>
        <w:t>Logistic Regression</w:t>
      </w:r>
      <w:r w:rsidRPr="000D119A">
        <w:rPr>
          <w:lang w:val="en-US"/>
        </w:rPr>
        <w:t xml:space="preserve">, dan </w:t>
      </w:r>
      <w:r w:rsidRPr="00C57E43">
        <w:rPr>
          <w:i/>
          <w:iCs/>
          <w:lang w:val="en-US"/>
        </w:rPr>
        <w:t>Back Propagation</w:t>
      </w:r>
      <w:r w:rsidRPr="000D119A">
        <w:rPr>
          <w:lang w:val="en-US"/>
        </w:rPr>
        <w:t xml:space="preserve"> dalam memprediksi penyakit jantung. Hasil dari penelitian tersebut adalah akurasi tertinggi didapatkan oleh algoritma </w:t>
      </w:r>
      <w:r w:rsidRPr="00091318">
        <w:rPr>
          <w:i/>
          <w:iCs/>
          <w:lang w:val="en-US"/>
        </w:rPr>
        <w:t>Naive Bayes</w:t>
      </w:r>
      <w:r w:rsidRPr="000D119A">
        <w:rPr>
          <w:lang w:val="en-US"/>
        </w:rPr>
        <w:t xml:space="preserve"> dengan 84,07% dan didapatkan kesimpulan bahwa algoritma </w:t>
      </w:r>
      <w:r w:rsidRPr="003675FD">
        <w:rPr>
          <w:i/>
          <w:iCs/>
          <w:lang w:val="en-US"/>
        </w:rPr>
        <w:t>Naive Bayes</w:t>
      </w:r>
      <w:r w:rsidRPr="000D119A">
        <w:rPr>
          <w:lang w:val="en-US"/>
        </w:rPr>
        <w:t xml:space="preserve"> menjadi algoritma terbaik di dalam penelitian tersebut</w:t>
      </w:r>
      <w:r w:rsidR="005D4B13">
        <w:rPr>
          <w:lang w:val="en-US"/>
        </w:rPr>
        <w:t xml:space="preserve"> </w:t>
      </w:r>
      <w:r w:rsidR="005D4B13">
        <w:rPr>
          <w:lang w:val="en-US"/>
        </w:rPr>
        <w:fldChar w:fldCharType="begin" w:fldLock="1"/>
      </w:r>
      <w:r w:rsidR="0006329F">
        <w:rPr>
          <w:lang w:val="en-US"/>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4]","plainTextFormattedCitation":"[4]","previouslyFormattedCitation":"[4]"},"properties":{"noteIndex":0},"schema":"https://github.com/citation-style-language/schema/raw/master/csl-citation.json"}</w:instrText>
      </w:r>
      <w:r w:rsidR="005D4B13">
        <w:rPr>
          <w:lang w:val="en-US"/>
        </w:rPr>
        <w:fldChar w:fldCharType="separate"/>
      </w:r>
      <w:r w:rsidR="005D4B13" w:rsidRPr="005D4B13">
        <w:rPr>
          <w:lang w:val="en-US"/>
        </w:rPr>
        <w:t>[4]</w:t>
      </w:r>
      <w:r w:rsidR="005D4B13">
        <w:rPr>
          <w:lang w:val="en-US"/>
        </w:rPr>
        <w:fldChar w:fldCharType="end"/>
      </w:r>
      <w:r w:rsidRPr="000D119A">
        <w:rPr>
          <w:lang w:val="en-US"/>
        </w:rPr>
        <w:t xml:space="preserve">. Kemudian penelitian yang dilakukan oleh </w:t>
      </w:r>
      <w:r w:rsidR="00CD04BB">
        <w:rPr>
          <w:lang w:val="en-US"/>
        </w:rPr>
        <w:t>Wibisono dan Ahmad Fahrurozi</w:t>
      </w:r>
      <w:r w:rsidRPr="000D119A">
        <w:rPr>
          <w:lang w:val="en-US"/>
        </w:rPr>
        <w:t xml:space="preserve">, penelitian tersebut dilakukan untuk membandingkan beberapa algoritma seperti algoritma </w:t>
      </w:r>
      <w:r w:rsidRPr="00C51772">
        <w:rPr>
          <w:i/>
          <w:iCs/>
          <w:lang w:val="en-US"/>
        </w:rPr>
        <w:t>Naive Bayes</w:t>
      </w:r>
      <w:r w:rsidRPr="000D119A">
        <w:rPr>
          <w:lang w:val="en-US"/>
        </w:rPr>
        <w:t xml:space="preserve">, KNN, </w:t>
      </w:r>
      <w:r w:rsidRPr="005D0867">
        <w:rPr>
          <w:i/>
          <w:iCs/>
          <w:lang w:val="en-US"/>
        </w:rPr>
        <w:t>Decision Tree</w:t>
      </w:r>
      <w:r w:rsidRPr="000D119A">
        <w:rPr>
          <w:lang w:val="en-US"/>
        </w:rPr>
        <w:t xml:space="preserve">, </w:t>
      </w:r>
      <w:r w:rsidRPr="00AF50F7">
        <w:rPr>
          <w:i/>
          <w:iCs/>
          <w:lang w:val="en-US"/>
        </w:rPr>
        <w:t>Random Forest</w:t>
      </w:r>
      <w:r w:rsidRPr="000D119A">
        <w:rPr>
          <w:lang w:val="en-US"/>
        </w:rPr>
        <w:t xml:space="preserve">, dan SVM pada kasus pengenalan penyakit jantung koroner. Hasil dari penelitian tersebut adalah algoritma </w:t>
      </w:r>
      <w:r w:rsidRPr="006229F8">
        <w:rPr>
          <w:i/>
          <w:iCs/>
          <w:lang w:val="en-US"/>
        </w:rPr>
        <w:t>Random Forest</w:t>
      </w:r>
      <w:r w:rsidRPr="000D119A">
        <w:rPr>
          <w:lang w:val="en-US"/>
        </w:rPr>
        <w:t xml:space="preserve"> mendapat akurasi 85,67%, algoritma </w:t>
      </w:r>
      <w:r w:rsidRPr="00327A0A">
        <w:rPr>
          <w:i/>
          <w:iCs/>
          <w:lang w:val="en-US"/>
        </w:rPr>
        <w:t>Naive Bayes</w:t>
      </w:r>
      <w:r w:rsidRPr="000D119A">
        <w:rPr>
          <w:lang w:val="en-US"/>
        </w:rPr>
        <w:t xml:space="preserve"> dan </w:t>
      </w:r>
      <w:r w:rsidRPr="00327A0A">
        <w:rPr>
          <w:i/>
          <w:iCs/>
          <w:lang w:val="en-US"/>
        </w:rPr>
        <w:t>Decision Tree</w:t>
      </w:r>
      <w:r w:rsidRPr="000D119A">
        <w:rPr>
          <w:lang w:val="en-US"/>
        </w:rPr>
        <w:t xml:space="preserve"> mendapat akurasi yang sama, yaitu 80,33%. Algoritma KNN mendapatkan akurasi sebesar 69,67% . Dari penelitian tersebut didapatkan kesimpulan bahwa algoritma </w:t>
      </w:r>
      <w:r w:rsidRPr="00E06B99">
        <w:rPr>
          <w:i/>
          <w:iCs/>
          <w:lang w:val="en-US"/>
        </w:rPr>
        <w:t>Random Forest</w:t>
      </w:r>
      <w:r w:rsidRPr="000D119A">
        <w:rPr>
          <w:lang w:val="en-US"/>
        </w:rPr>
        <w:t xml:space="preserve"> menjadi algoritma terbaik dalam penelitian tersebut</w:t>
      </w:r>
      <w:r w:rsidR="0006329F">
        <w:rPr>
          <w:lang w:val="en-US"/>
        </w:rPr>
        <w:t xml:space="preserve"> </w:t>
      </w:r>
      <w:r w:rsidR="0006329F">
        <w:rPr>
          <w:lang w:val="en-US"/>
        </w:rPr>
        <w:fldChar w:fldCharType="begin" w:fldLock="1"/>
      </w:r>
      <w:r w:rsidR="00C44AF0">
        <w:rPr>
          <w:lang w:val="en-US"/>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5]","plainTextFormattedCitation":"[5]","previouslyFormattedCitation":"[5]"},"properties":{"noteIndex":0},"schema":"https://github.com/citation-style-language/schema/raw/master/csl-citation.json"}</w:instrText>
      </w:r>
      <w:r w:rsidR="0006329F">
        <w:rPr>
          <w:lang w:val="en-US"/>
        </w:rPr>
        <w:fldChar w:fldCharType="separate"/>
      </w:r>
      <w:r w:rsidR="0006329F" w:rsidRPr="0006329F">
        <w:rPr>
          <w:lang w:val="en-US"/>
        </w:rPr>
        <w:t>[5]</w:t>
      </w:r>
      <w:r w:rsidR="0006329F">
        <w:rPr>
          <w:lang w:val="en-US"/>
        </w:rPr>
        <w:fldChar w:fldCharType="end"/>
      </w:r>
      <w:r w:rsidRPr="000D119A">
        <w:rPr>
          <w:lang w:val="en-US"/>
        </w:rPr>
        <w:t>.</w:t>
      </w:r>
    </w:p>
    <w:p w14:paraId="23504E23" w14:textId="61E9A5D2" w:rsidR="00DB45A0" w:rsidRDefault="00051EE1" w:rsidP="00836674">
      <w:pPr>
        <w:rPr>
          <w:lang w:val="en-US"/>
        </w:rPr>
      </w:pPr>
      <w:r w:rsidRPr="00051EE1">
        <w:rPr>
          <w:lang w:val="en-US"/>
        </w:rPr>
        <w:t xml:space="preserve">Dari penjelasan dan penelitian sebelumnya yang sudah ada, penelitian ini dilakukan untuk memprediksi penyakit jantung menggunakan algoritma XgBoost sekaligus mengurangi </w:t>
      </w:r>
      <w:r w:rsidRPr="0000245B">
        <w:rPr>
          <w:i/>
          <w:iCs/>
          <w:lang w:val="en-US"/>
        </w:rPr>
        <w:t>overfitting</w:t>
      </w:r>
      <w:r w:rsidRPr="00051EE1">
        <w:rPr>
          <w:lang w:val="en-US"/>
        </w:rPr>
        <w:t xml:space="preserve"> karena algoritma XgBoost memiliki </w:t>
      </w:r>
      <w:r w:rsidRPr="00A91539">
        <w:rPr>
          <w:i/>
          <w:iCs/>
          <w:lang w:val="en-US"/>
        </w:rPr>
        <w:t>regularization</w:t>
      </w:r>
      <w:r w:rsidRPr="00051EE1">
        <w:rPr>
          <w:lang w:val="en-US"/>
        </w:rPr>
        <w:t xml:space="preserve"> sebagai teknik untuk mencegah terjadinya </w:t>
      </w:r>
      <w:r w:rsidRPr="003D534E">
        <w:rPr>
          <w:i/>
          <w:iCs/>
          <w:lang w:val="en-US"/>
        </w:rPr>
        <w:t>overfitting</w:t>
      </w:r>
      <w:r w:rsidRPr="00051EE1">
        <w:rPr>
          <w:lang w:val="en-US"/>
        </w:rPr>
        <w:t xml:space="preserve">. Hasil dari penelitian ini adalah model </w:t>
      </w:r>
      <w:r w:rsidRPr="008010D4">
        <w:rPr>
          <w:i/>
          <w:iCs/>
          <w:lang w:val="en-US"/>
        </w:rPr>
        <w:t>machine learning</w:t>
      </w:r>
      <w:r w:rsidRPr="00051EE1">
        <w:rPr>
          <w:lang w:val="en-US"/>
        </w:rPr>
        <w:t xml:space="preserve"> dan </w:t>
      </w:r>
      <w:r w:rsidRPr="008010D4">
        <w:rPr>
          <w:i/>
          <w:iCs/>
          <w:lang w:val="en-US"/>
        </w:rPr>
        <w:t>confusion matrix</w:t>
      </w:r>
      <w:r w:rsidRPr="00051EE1">
        <w:rPr>
          <w:lang w:val="en-US"/>
        </w:rPr>
        <w:t xml:space="preserve"> untuk mengetahui akurasi algoritma XgBoost dalam membuat model prediksi penyakit jantung.</w:t>
      </w:r>
    </w:p>
    <w:p w14:paraId="189ACD72" w14:textId="7052A347" w:rsidR="007C6C72" w:rsidRDefault="0038447E" w:rsidP="00780F2F">
      <w:pPr>
        <w:pStyle w:val="Heading1"/>
        <w:rPr>
          <w:lang w:val="en-US"/>
        </w:rPr>
      </w:pPr>
      <w:r>
        <w:rPr>
          <w:lang w:val="en-US"/>
        </w:rPr>
        <w:t>Metode/Perancangan</w:t>
      </w:r>
    </w:p>
    <w:p w14:paraId="6B3F1551" w14:textId="7CE6928E" w:rsidR="00CE41C4" w:rsidRDefault="00427D19" w:rsidP="0038447E">
      <w:pPr>
        <w:rPr>
          <w:lang w:val="en-US"/>
        </w:rPr>
      </w:pPr>
      <w:r w:rsidRPr="00427D19">
        <w:rPr>
          <w:lang w:val="en-US"/>
        </w:rPr>
        <w:t>Metode penelitian yang dilakukan ini adalah penelitian kuantita</w:t>
      </w:r>
      <w:r w:rsidR="005168C2">
        <w:rPr>
          <w:lang w:val="en-US"/>
        </w:rPr>
        <w:t>tif</w:t>
      </w:r>
      <w:r w:rsidRPr="00427D19">
        <w:rPr>
          <w:lang w:val="en-US"/>
        </w:rPr>
        <w:t xml:space="preserve">, untuk tahapan penelitian ini dapat dilihat pada </w:t>
      </w:r>
      <w:r w:rsidRPr="008F5539">
        <w:rPr>
          <w:b/>
          <w:bCs/>
          <w:lang w:val="en-US"/>
        </w:rPr>
        <w:t>Gambar 1.</w:t>
      </w:r>
      <w:r w:rsidRPr="00427D19">
        <w:rPr>
          <w:lang w:val="en-US"/>
        </w:rPr>
        <w:t xml:space="preserve"> di bawah ini.</w:t>
      </w:r>
    </w:p>
    <w:p w14:paraId="67FBC28F" w14:textId="77777777" w:rsidR="009E076D" w:rsidRDefault="009E076D" w:rsidP="009E076D">
      <w:pPr>
        <w:keepNext/>
        <w:jc w:val="center"/>
      </w:pPr>
      <w:r>
        <w:rPr>
          <w:lang w:val="en-US"/>
        </w:rPr>
        <w:drawing>
          <wp:inline distT="0" distB="0" distL="0" distR="0" wp14:anchorId="586D172B" wp14:editId="1A3F149C">
            <wp:extent cx="3542501" cy="192913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48822" cy="1932572"/>
                    </a:xfrm>
                    <a:prstGeom prst="rect">
                      <a:avLst/>
                    </a:prstGeom>
                  </pic:spPr>
                </pic:pic>
              </a:graphicData>
            </a:graphic>
          </wp:inline>
        </w:drawing>
      </w:r>
    </w:p>
    <w:p w14:paraId="1F59137C" w14:textId="5548EE7A" w:rsidR="00CE41C4" w:rsidRPr="009E076D" w:rsidRDefault="009E076D" w:rsidP="009E076D">
      <w:pPr>
        <w:pStyle w:val="Caption"/>
        <w:rPr>
          <w:lang w:val="en-US"/>
        </w:rPr>
      </w:pPr>
      <w:r w:rsidRPr="00E42F1F">
        <w:rPr>
          <w:b/>
          <w:bCs/>
        </w:rPr>
        <w:t xml:space="preserve">Gambar </w:t>
      </w:r>
      <w:r w:rsidRPr="00E42F1F">
        <w:rPr>
          <w:b/>
          <w:bCs/>
        </w:rPr>
        <w:fldChar w:fldCharType="begin"/>
      </w:r>
      <w:r w:rsidRPr="00E42F1F">
        <w:rPr>
          <w:b/>
          <w:bCs/>
        </w:rPr>
        <w:instrText xml:space="preserve"> SEQ Gambar \* ARABIC </w:instrText>
      </w:r>
      <w:r w:rsidRPr="00E42F1F">
        <w:rPr>
          <w:b/>
          <w:bCs/>
        </w:rPr>
        <w:fldChar w:fldCharType="separate"/>
      </w:r>
      <w:r w:rsidR="00347755">
        <w:rPr>
          <w:b/>
          <w:bCs/>
        </w:rPr>
        <w:t>1</w:t>
      </w:r>
      <w:r w:rsidRPr="00E42F1F">
        <w:rPr>
          <w:b/>
          <w:bCs/>
        </w:rPr>
        <w:fldChar w:fldCharType="end"/>
      </w:r>
      <w:r w:rsidRPr="00E42F1F">
        <w:rPr>
          <w:b/>
          <w:bCs/>
          <w:lang w:val="en-US"/>
        </w:rPr>
        <w:t>.</w:t>
      </w:r>
      <w:r>
        <w:rPr>
          <w:lang w:val="en-US"/>
        </w:rPr>
        <w:t xml:space="preserve"> Tahapan Penelitian</w:t>
      </w:r>
    </w:p>
    <w:p w14:paraId="3DAB82F2" w14:textId="150D3025" w:rsidR="0038447E" w:rsidRDefault="007E7858" w:rsidP="0038447E">
      <w:pPr>
        <w:rPr>
          <w:lang w:val="en-US"/>
        </w:rPr>
      </w:pPr>
      <w:r w:rsidRPr="007E7858">
        <w:rPr>
          <w:lang w:val="en-US"/>
        </w:rPr>
        <w:lastRenderedPageBreak/>
        <w:t xml:space="preserve">Seperti yang dapat dilihat pada </w:t>
      </w:r>
      <w:r w:rsidRPr="001C65D9">
        <w:rPr>
          <w:b/>
          <w:bCs/>
          <w:lang w:val="en-US"/>
        </w:rPr>
        <w:t>Gambar 1.</w:t>
      </w:r>
      <w:r w:rsidRPr="007E7858">
        <w:rPr>
          <w:lang w:val="en-US"/>
        </w:rPr>
        <w:t xml:space="preserve"> di atas, penelitian ini terdari dari beberapa tahapan seperti perumusan masalah, studi pustaka, hingga pengembangan aplikasi. Namun dari tahapan yang ada, akan dilakukan pembahasan lebih pada tahapan analisis dan pengembangan aplikasi.</w:t>
      </w:r>
      <w:r w:rsidR="00FB07BD">
        <w:rPr>
          <w:lang w:val="en-US"/>
        </w:rPr>
        <w:t xml:space="preserve"> </w:t>
      </w:r>
    </w:p>
    <w:p w14:paraId="4E1BFDFB" w14:textId="144C2657"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20F08D86" w14:textId="528FCDDF" w:rsidR="00335802" w:rsidRDefault="00335802" w:rsidP="00FB07BD">
      <w:pPr>
        <w:rPr>
          <w:lang w:val="en-US"/>
        </w:rPr>
      </w:pPr>
      <w:r w:rsidRPr="00335802">
        <w:rPr>
          <w:lang w:val="en-US"/>
        </w:rPr>
        <w:t xml:space="preserve">Data yang digunakan dalam pelenitian ini adalah data sekunder, data sekunder adalah data yang bisa didapatkan secara tidak langsung misalnya melalui orang lain, sumber dokumen, </w:t>
      </w:r>
      <w:r w:rsidRPr="00C253A8">
        <w:rPr>
          <w:i/>
          <w:iCs/>
          <w:lang w:val="en-US"/>
        </w:rPr>
        <w:t>website</w:t>
      </w:r>
      <w:r w:rsidRPr="00335802">
        <w:rPr>
          <w:lang w:val="en-US"/>
        </w:rPr>
        <w:t>, dan sumber lai</w:t>
      </w:r>
      <w:r w:rsidR="00F66464">
        <w:rPr>
          <w:lang w:val="en-US"/>
        </w:rPr>
        <w:t>n</w:t>
      </w:r>
      <w:r w:rsidRPr="00335802">
        <w:rPr>
          <w:lang w:val="en-US"/>
        </w:rPr>
        <w:t>nya</w:t>
      </w:r>
      <w:r w:rsidR="00C44AF0">
        <w:rPr>
          <w:lang w:val="en-US"/>
        </w:rPr>
        <w:t xml:space="preserve"> </w:t>
      </w:r>
      <w:r w:rsidR="00C44AF0">
        <w:rPr>
          <w:lang w:val="en-US"/>
        </w:rPr>
        <w:fldChar w:fldCharType="begin" w:fldLock="1"/>
      </w:r>
      <w:r w:rsidR="007E5E88">
        <w:rPr>
          <w:lang w:val="en-US"/>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6]","plainTextFormattedCitation":"[6]","previouslyFormattedCitation":"[6]"},"properties":{"noteIndex":0},"schema":"https://github.com/citation-style-language/schema/raw/master/csl-citation.json"}</w:instrText>
      </w:r>
      <w:r w:rsidR="00C44AF0">
        <w:rPr>
          <w:lang w:val="en-US"/>
        </w:rPr>
        <w:fldChar w:fldCharType="separate"/>
      </w:r>
      <w:r w:rsidR="00C44AF0" w:rsidRPr="00C44AF0">
        <w:rPr>
          <w:lang w:val="en-US"/>
        </w:rPr>
        <w:t>[6]</w:t>
      </w:r>
      <w:r w:rsidR="00C44AF0">
        <w:rPr>
          <w:lang w:val="en-US"/>
        </w:rPr>
        <w:fldChar w:fldCharType="end"/>
      </w:r>
      <w:r w:rsidRPr="00335802">
        <w:rPr>
          <w:lang w:val="en-US"/>
        </w:rPr>
        <w:t xml:space="preserve">. Data yang digunakan adalah </w:t>
      </w:r>
      <w:r w:rsidRPr="00BF3453">
        <w:rPr>
          <w:i/>
          <w:iCs/>
          <w:lang w:val="en-US"/>
        </w:rPr>
        <w:t>cleveland dataset</w:t>
      </w:r>
      <w:r w:rsidRPr="00335802">
        <w:rPr>
          <w:lang w:val="en-US"/>
        </w:rPr>
        <w:t xml:space="preserve"> yang berjumlah 303 data dengan pembagian target 138 data tergolong dalam klasifikasi tidak memiliki penyakit jantung, dan 165 data tergolong dalam klasifikasi memiliki penyakit jantung. Data </w:t>
      </w:r>
      <w:r w:rsidRPr="00474F07">
        <w:rPr>
          <w:i/>
          <w:iCs/>
          <w:lang w:val="en-US"/>
        </w:rPr>
        <w:t>cleveland dataset</w:t>
      </w:r>
      <w:r w:rsidRPr="00335802">
        <w:rPr>
          <w:lang w:val="en-US"/>
        </w:rPr>
        <w:t xml:space="preserve"> memiliki 13 parameter yang dapat dilihat pada </w:t>
      </w:r>
      <w:r w:rsidRPr="001400E9">
        <w:rPr>
          <w:b/>
          <w:bCs/>
          <w:lang w:val="en-US"/>
        </w:rPr>
        <w:t>Tabel 1.</w:t>
      </w:r>
      <w:r w:rsidRPr="00335802">
        <w:rPr>
          <w:lang w:val="en-US"/>
        </w:rPr>
        <w:t xml:space="preserve"> di bawah ini.</w:t>
      </w:r>
      <w:r w:rsidR="00FB07BD">
        <w:rPr>
          <w:lang w:val="en-US"/>
        </w:rPr>
        <w:t xml:space="preserve"> </w:t>
      </w:r>
    </w:p>
    <w:p w14:paraId="0C62C140" w14:textId="3335E785" w:rsidR="009555AC" w:rsidRPr="009555AC" w:rsidRDefault="009555AC" w:rsidP="009555AC">
      <w:pPr>
        <w:pStyle w:val="Caption"/>
        <w:keepNext/>
        <w:rPr>
          <w:lang w:val="en-US"/>
        </w:rPr>
      </w:pPr>
      <w:r w:rsidRPr="006C2A94">
        <w:rPr>
          <w:b/>
          <w:bCs/>
        </w:rPr>
        <w:t xml:space="preserve">Tabel </w:t>
      </w:r>
      <w:r w:rsidRPr="006C2A94">
        <w:rPr>
          <w:b/>
          <w:bCs/>
        </w:rPr>
        <w:fldChar w:fldCharType="begin"/>
      </w:r>
      <w:r w:rsidRPr="006C2A94">
        <w:rPr>
          <w:b/>
          <w:bCs/>
        </w:rPr>
        <w:instrText xml:space="preserve"> SEQ Tabel \* ARABIC </w:instrText>
      </w:r>
      <w:r w:rsidRPr="006C2A94">
        <w:rPr>
          <w:b/>
          <w:bCs/>
        </w:rPr>
        <w:fldChar w:fldCharType="separate"/>
      </w:r>
      <w:r w:rsidR="00347755">
        <w:rPr>
          <w:b/>
          <w:bCs/>
        </w:rPr>
        <w:t>1</w:t>
      </w:r>
      <w:r w:rsidRPr="006C2A94">
        <w:rPr>
          <w:b/>
          <w:bCs/>
        </w:rPr>
        <w:fldChar w:fldCharType="end"/>
      </w:r>
      <w:r w:rsidRPr="006C2A94">
        <w:rPr>
          <w:b/>
          <w:bCs/>
          <w:lang w:val="en-US"/>
        </w:rPr>
        <w:t>.</w:t>
      </w:r>
      <w:r>
        <w:rPr>
          <w:lang w:val="en-US"/>
        </w:rPr>
        <w:t xml:space="preserve"> Parameter Dataset</w:t>
      </w:r>
    </w:p>
    <w:tbl>
      <w:tblPr>
        <w:tblStyle w:val="PlainTable2"/>
        <w:tblW w:w="0" w:type="auto"/>
        <w:tblLook w:val="04A0" w:firstRow="1" w:lastRow="0" w:firstColumn="1" w:lastColumn="0" w:noHBand="0" w:noVBand="1"/>
      </w:tblPr>
      <w:tblGrid>
        <w:gridCol w:w="535"/>
        <w:gridCol w:w="1530"/>
        <w:gridCol w:w="3240"/>
        <w:gridCol w:w="3806"/>
      </w:tblGrid>
      <w:tr w:rsidR="003D3FA6" w14:paraId="031E3794" w14:textId="77777777" w:rsidTr="006A3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0A38D1F" w14:textId="4C8E8EC4" w:rsidR="003D3FA6" w:rsidRPr="00685DE1" w:rsidRDefault="003D3FA6" w:rsidP="00137805">
            <w:pPr>
              <w:pStyle w:val="HeadingTabel"/>
              <w:rPr>
                <w:b/>
                <w:bCs/>
              </w:rPr>
            </w:pPr>
            <w:r w:rsidRPr="00685DE1">
              <w:rPr>
                <w:b/>
                <w:bCs/>
              </w:rPr>
              <w:t>No.</w:t>
            </w:r>
          </w:p>
        </w:tc>
        <w:tc>
          <w:tcPr>
            <w:tcW w:w="1530" w:type="dxa"/>
          </w:tcPr>
          <w:p w14:paraId="2D69BF4C" w14:textId="7A6D26B0"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Parameter</w:t>
            </w:r>
          </w:p>
        </w:tc>
        <w:tc>
          <w:tcPr>
            <w:tcW w:w="3240" w:type="dxa"/>
          </w:tcPr>
          <w:p w14:paraId="4CDC82B4" w14:textId="73B5ED9D"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Deskripsi</w:t>
            </w:r>
          </w:p>
        </w:tc>
        <w:tc>
          <w:tcPr>
            <w:tcW w:w="3806" w:type="dxa"/>
          </w:tcPr>
          <w:p w14:paraId="428F00CB" w14:textId="4EF65EB8"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Keterangan</w:t>
            </w:r>
          </w:p>
        </w:tc>
      </w:tr>
      <w:tr w:rsidR="003D3FA6" w14:paraId="392EA5C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3946D559" w14:textId="3DA31DE3" w:rsidR="003D3FA6" w:rsidRPr="00685DE1" w:rsidRDefault="00137805" w:rsidP="00867E9E">
            <w:pPr>
              <w:pStyle w:val="IsiTabel"/>
              <w:rPr>
                <w:b w:val="0"/>
                <w:bCs w:val="0"/>
              </w:rPr>
            </w:pPr>
            <w:r w:rsidRPr="00685DE1">
              <w:rPr>
                <w:b w:val="0"/>
                <w:bCs w:val="0"/>
              </w:rPr>
              <w:t>1.</w:t>
            </w:r>
          </w:p>
        </w:tc>
        <w:tc>
          <w:tcPr>
            <w:tcW w:w="1530" w:type="dxa"/>
          </w:tcPr>
          <w:p w14:paraId="6D739418" w14:textId="178BC80A"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Age</w:t>
            </w:r>
          </w:p>
        </w:tc>
        <w:tc>
          <w:tcPr>
            <w:tcW w:w="3240" w:type="dxa"/>
          </w:tcPr>
          <w:p w14:paraId="0605489F" w14:textId="7F26E6E4"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Umur pasien</w:t>
            </w:r>
          </w:p>
        </w:tc>
        <w:tc>
          <w:tcPr>
            <w:tcW w:w="3806" w:type="dxa"/>
          </w:tcPr>
          <w:p w14:paraId="13BF9E75" w14:textId="326C7AA2"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numerik</w:t>
            </w:r>
          </w:p>
        </w:tc>
      </w:tr>
      <w:tr w:rsidR="003D3FA6" w14:paraId="4C75929B"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D9B8542" w14:textId="3EA00C83" w:rsidR="003D3FA6" w:rsidRPr="00685DE1" w:rsidRDefault="00137805" w:rsidP="00867E9E">
            <w:pPr>
              <w:pStyle w:val="IsiTabel"/>
              <w:rPr>
                <w:b w:val="0"/>
                <w:bCs w:val="0"/>
              </w:rPr>
            </w:pPr>
            <w:r w:rsidRPr="00685DE1">
              <w:rPr>
                <w:b w:val="0"/>
                <w:bCs w:val="0"/>
              </w:rPr>
              <w:t>2.</w:t>
            </w:r>
          </w:p>
        </w:tc>
        <w:tc>
          <w:tcPr>
            <w:tcW w:w="1530" w:type="dxa"/>
          </w:tcPr>
          <w:p w14:paraId="6254225F" w14:textId="181EDEAE"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Sex</w:t>
            </w:r>
          </w:p>
        </w:tc>
        <w:tc>
          <w:tcPr>
            <w:tcW w:w="3240" w:type="dxa"/>
          </w:tcPr>
          <w:p w14:paraId="50B777D8" w14:textId="306FCF5A"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Jenis kelamin pasien</w:t>
            </w:r>
          </w:p>
        </w:tc>
        <w:tc>
          <w:tcPr>
            <w:tcW w:w="3806" w:type="dxa"/>
          </w:tcPr>
          <w:p w14:paraId="297D7170" w14:textId="2E305919"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0: wanita, 1: pria</w:t>
            </w:r>
          </w:p>
        </w:tc>
      </w:tr>
      <w:tr w:rsidR="003D3FA6" w14:paraId="7DC7B718"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58611A2" w14:textId="0F6F8E20" w:rsidR="003D3FA6" w:rsidRPr="00685DE1" w:rsidRDefault="00137805" w:rsidP="00867E9E">
            <w:pPr>
              <w:pStyle w:val="IsiTabel"/>
              <w:rPr>
                <w:b w:val="0"/>
                <w:bCs w:val="0"/>
              </w:rPr>
            </w:pPr>
            <w:r w:rsidRPr="00685DE1">
              <w:rPr>
                <w:b w:val="0"/>
                <w:bCs w:val="0"/>
              </w:rPr>
              <w:t>3.</w:t>
            </w:r>
          </w:p>
        </w:tc>
        <w:tc>
          <w:tcPr>
            <w:tcW w:w="1530" w:type="dxa"/>
          </w:tcPr>
          <w:p w14:paraId="135F5F14" w14:textId="70B6C79D"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p</w:t>
            </w:r>
          </w:p>
        </w:tc>
        <w:tc>
          <w:tcPr>
            <w:tcW w:w="3240" w:type="dxa"/>
          </w:tcPr>
          <w:p w14:paraId="4CCF32F8" w14:textId="1F41222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hest pain type</w:t>
            </w:r>
          </w:p>
        </w:tc>
        <w:tc>
          <w:tcPr>
            <w:tcW w:w="3806" w:type="dxa"/>
          </w:tcPr>
          <w:p w14:paraId="1AFF5AFB" w14:textId="77777777" w:rsidR="00542D4C" w:rsidRDefault="00E36D92" w:rsidP="00867E9E">
            <w:pPr>
              <w:pStyle w:val="IsiTabel"/>
              <w:cnfStyle w:val="000000100000" w:firstRow="0" w:lastRow="0" w:firstColumn="0" w:lastColumn="0" w:oddVBand="0" w:evenVBand="0" w:oddHBand="1" w:evenHBand="0" w:firstRowFirstColumn="0" w:firstRowLastColumn="0" w:lastRowFirstColumn="0" w:lastRowLastColumn="0"/>
            </w:pPr>
            <w:r>
              <w:t>1: typical angina, 2: atypical angina</w:t>
            </w:r>
          </w:p>
          <w:p w14:paraId="43E3307B" w14:textId="453B9CE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3: non-angina pain, 4: asympotomatic</w:t>
            </w:r>
          </w:p>
        </w:tc>
      </w:tr>
      <w:tr w:rsidR="003D3FA6" w14:paraId="7DD3F414"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71C820CE" w14:textId="190FA12D" w:rsidR="003D3FA6" w:rsidRPr="00685DE1" w:rsidRDefault="00867E9E" w:rsidP="00867E9E">
            <w:pPr>
              <w:pStyle w:val="IsiTabel"/>
              <w:rPr>
                <w:b w:val="0"/>
                <w:bCs w:val="0"/>
              </w:rPr>
            </w:pPr>
            <w:r w:rsidRPr="00685DE1">
              <w:rPr>
                <w:b w:val="0"/>
                <w:bCs w:val="0"/>
              </w:rPr>
              <w:t>4.</w:t>
            </w:r>
          </w:p>
        </w:tc>
        <w:tc>
          <w:tcPr>
            <w:tcW w:w="1530" w:type="dxa"/>
          </w:tcPr>
          <w:p w14:paraId="259F803D" w14:textId="5C73A78C"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restbps</w:t>
            </w:r>
          </w:p>
        </w:tc>
        <w:tc>
          <w:tcPr>
            <w:tcW w:w="3240" w:type="dxa"/>
          </w:tcPr>
          <w:p w14:paraId="7307724F" w14:textId="6BAF7AA9"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ekanan darah pasien</w:t>
            </w:r>
          </w:p>
        </w:tc>
        <w:tc>
          <w:tcPr>
            <w:tcW w:w="3806" w:type="dxa"/>
          </w:tcPr>
          <w:p w14:paraId="7FB92BD8" w14:textId="5B5C07D6"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N</w:t>
            </w:r>
            <w:r w:rsidR="00E36D92">
              <w:t>umerik</w:t>
            </w:r>
            <w:r>
              <w:t xml:space="preserve"> </w:t>
            </w:r>
          </w:p>
        </w:tc>
      </w:tr>
      <w:tr w:rsidR="003D3FA6" w14:paraId="769BD0C9"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74791C9" w14:textId="2AEE1D46" w:rsidR="003D3FA6" w:rsidRPr="00685DE1" w:rsidRDefault="00867E9E" w:rsidP="00867E9E">
            <w:pPr>
              <w:pStyle w:val="IsiTabel"/>
              <w:rPr>
                <w:b w:val="0"/>
                <w:bCs w:val="0"/>
              </w:rPr>
            </w:pPr>
            <w:r w:rsidRPr="00685DE1">
              <w:rPr>
                <w:b w:val="0"/>
                <w:bCs w:val="0"/>
              </w:rPr>
              <w:t>5.</w:t>
            </w:r>
          </w:p>
        </w:tc>
        <w:tc>
          <w:tcPr>
            <w:tcW w:w="1530" w:type="dxa"/>
          </w:tcPr>
          <w:p w14:paraId="1FB0A2DD" w14:textId="6102A3D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Chol</w:t>
            </w:r>
          </w:p>
        </w:tc>
        <w:tc>
          <w:tcPr>
            <w:tcW w:w="3240" w:type="dxa"/>
          </w:tcPr>
          <w:p w14:paraId="5664BFC4" w14:textId="66A1576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Kadar serum kolesterol</w:t>
            </w:r>
          </w:p>
        </w:tc>
        <w:tc>
          <w:tcPr>
            <w:tcW w:w="3806" w:type="dxa"/>
          </w:tcPr>
          <w:p w14:paraId="721DA6FB" w14:textId="0B356884"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 xml:space="preserve">Numerik </w:t>
            </w:r>
          </w:p>
        </w:tc>
      </w:tr>
      <w:tr w:rsidR="003D3FA6" w14:paraId="6A591C12"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52A5948C" w14:textId="09CBABEB" w:rsidR="003D3FA6" w:rsidRPr="00685DE1" w:rsidRDefault="00867E9E" w:rsidP="00867E9E">
            <w:pPr>
              <w:pStyle w:val="IsiTabel"/>
              <w:rPr>
                <w:b w:val="0"/>
                <w:bCs w:val="0"/>
              </w:rPr>
            </w:pPr>
            <w:r w:rsidRPr="00685DE1">
              <w:rPr>
                <w:b w:val="0"/>
                <w:bCs w:val="0"/>
              </w:rPr>
              <w:t>6.</w:t>
            </w:r>
          </w:p>
        </w:tc>
        <w:tc>
          <w:tcPr>
            <w:tcW w:w="1530" w:type="dxa"/>
          </w:tcPr>
          <w:p w14:paraId="35409D7F" w14:textId="68E1B300"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Fbs</w:t>
            </w:r>
          </w:p>
        </w:tc>
        <w:tc>
          <w:tcPr>
            <w:tcW w:w="3240" w:type="dxa"/>
          </w:tcPr>
          <w:p w14:paraId="0AE6D46D" w14:textId="03402FD5"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Kadar gula darah apakah &gt; 120mg/dl</w:t>
            </w:r>
          </w:p>
        </w:tc>
        <w:tc>
          <w:tcPr>
            <w:tcW w:w="3806" w:type="dxa"/>
          </w:tcPr>
          <w:p w14:paraId="5470116B" w14:textId="5D285ABD"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0: false, 1: True</w:t>
            </w:r>
          </w:p>
        </w:tc>
      </w:tr>
      <w:tr w:rsidR="003D3FA6" w14:paraId="2385FBB7"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796D572" w14:textId="3CAA4DCC" w:rsidR="003D3FA6" w:rsidRPr="00685DE1" w:rsidRDefault="00867E9E" w:rsidP="00867E9E">
            <w:pPr>
              <w:pStyle w:val="IsiTabel"/>
              <w:rPr>
                <w:b w:val="0"/>
                <w:bCs w:val="0"/>
              </w:rPr>
            </w:pPr>
            <w:r w:rsidRPr="00685DE1">
              <w:rPr>
                <w:b w:val="0"/>
                <w:bCs w:val="0"/>
              </w:rPr>
              <w:t>7.</w:t>
            </w:r>
          </w:p>
        </w:tc>
        <w:tc>
          <w:tcPr>
            <w:tcW w:w="1530" w:type="dxa"/>
          </w:tcPr>
          <w:p w14:paraId="708780BB" w14:textId="778DC490" w:rsidR="003D3FA6" w:rsidRDefault="009B4016" w:rsidP="00867E9E">
            <w:pPr>
              <w:pStyle w:val="IsiTabel"/>
              <w:cnfStyle w:val="000000100000" w:firstRow="0" w:lastRow="0" w:firstColumn="0" w:lastColumn="0" w:oddVBand="0" w:evenVBand="0" w:oddHBand="1" w:evenHBand="0" w:firstRowFirstColumn="0" w:firstRowLastColumn="0" w:lastRowFirstColumn="0" w:lastRowLastColumn="0"/>
            </w:pPr>
            <w:r>
              <w:t>Restecg</w:t>
            </w:r>
          </w:p>
        </w:tc>
        <w:tc>
          <w:tcPr>
            <w:tcW w:w="3240" w:type="dxa"/>
          </w:tcPr>
          <w:p w14:paraId="19626BC4" w14:textId="51EEBC97"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Hasil ECG selama istirahat</w:t>
            </w:r>
          </w:p>
        </w:tc>
        <w:tc>
          <w:tcPr>
            <w:tcW w:w="3806" w:type="dxa"/>
          </w:tcPr>
          <w:p w14:paraId="5ACCE67C" w14:textId="77777777" w:rsidR="00D2558F" w:rsidRDefault="00542D4C" w:rsidP="00867E9E">
            <w:pPr>
              <w:pStyle w:val="IsiTabel"/>
              <w:cnfStyle w:val="000000100000" w:firstRow="0" w:lastRow="0" w:firstColumn="0" w:lastColumn="0" w:oddVBand="0" w:evenVBand="0" w:oddHBand="1" w:evenHBand="0" w:firstRowFirstColumn="0" w:firstRowLastColumn="0" w:lastRowFirstColumn="0" w:lastRowLastColumn="0"/>
            </w:pPr>
            <w:r>
              <w:t>0: normal, 1: abnormal (memiliki kelainan pada gelombang ST-T)</w:t>
            </w:r>
          </w:p>
          <w:p w14:paraId="6FCCEBFB" w14:textId="17EC2ED2"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2: hipertrofil ventrikel</w:t>
            </w:r>
          </w:p>
        </w:tc>
      </w:tr>
      <w:tr w:rsidR="003D3FA6" w14:paraId="55B2BC3D"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61654F3" w14:textId="391E2A55" w:rsidR="003D3FA6" w:rsidRPr="00685DE1" w:rsidRDefault="00867E9E" w:rsidP="00867E9E">
            <w:pPr>
              <w:pStyle w:val="IsiTabel"/>
              <w:rPr>
                <w:b w:val="0"/>
                <w:bCs w:val="0"/>
              </w:rPr>
            </w:pPr>
            <w:r w:rsidRPr="00685DE1">
              <w:rPr>
                <w:b w:val="0"/>
                <w:bCs w:val="0"/>
              </w:rPr>
              <w:t>8.</w:t>
            </w:r>
          </w:p>
        </w:tc>
        <w:tc>
          <w:tcPr>
            <w:tcW w:w="1530" w:type="dxa"/>
          </w:tcPr>
          <w:p w14:paraId="01C5D455" w14:textId="7D65DCEA"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Thalach</w:t>
            </w:r>
          </w:p>
        </w:tc>
        <w:tc>
          <w:tcPr>
            <w:tcW w:w="3240" w:type="dxa"/>
          </w:tcPr>
          <w:p w14:paraId="1D6F837E" w14:textId="6D25A189"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Detak jantung maksimal yang dicapai</w:t>
            </w:r>
          </w:p>
        </w:tc>
        <w:tc>
          <w:tcPr>
            <w:tcW w:w="3806" w:type="dxa"/>
          </w:tcPr>
          <w:p w14:paraId="5A143E9C" w14:textId="3E5BD7A1"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numerik</w:t>
            </w:r>
          </w:p>
        </w:tc>
      </w:tr>
      <w:tr w:rsidR="003D3FA6" w14:paraId="767D7C9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4EC5AA2" w14:textId="32DEE2B9" w:rsidR="003D3FA6" w:rsidRPr="00685DE1" w:rsidRDefault="00867E9E" w:rsidP="00867E9E">
            <w:pPr>
              <w:pStyle w:val="IsiTabel"/>
              <w:rPr>
                <w:b w:val="0"/>
                <w:bCs w:val="0"/>
              </w:rPr>
            </w:pPr>
            <w:r w:rsidRPr="00685DE1">
              <w:rPr>
                <w:b w:val="0"/>
                <w:bCs w:val="0"/>
              </w:rPr>
              <w:t>9.</w:t>
            </w:r>
          </w:p>
        </w:tc>
        <w:tc>
          <w:tcPr>
            <w:tcW w:w="1530" w:type="dxa"/>
          </w:tcPr>
          <w:p w14:paraId="3A5DD6F6" w14:textId="0C519F4A"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Exang</w:t>
            </w:r>
          </w:p>
        </w:tc>
        <w:tc>
          <w:tcPr>
            <w:tcW w:w="3240" w:type="dxa"/>
          </w:tcPr>
          <w:p w14:paraId="3D0C7A9A" w14:textId="0B9DF047"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Ukuran boolean yang menunjukan apakah latihan angina terjadi</w:t>
            </w:r>
          </w:p>
        </w:tc>
        <w:tc>
          <w:tcPr>
            <w:tcW w:w="3806" w:type="dxa"/>
          </w:tcPr>
          <w:p w14:paraId="07B85246" w14:textId="77777777" w:rsidR="003D3FA6" w:rsidRDefault="00A31A2D" w:rsidP="00867E9E">
            <w:pPr>
              <w:pStyle w:val="IsiTabel"/>
              <w:cnfStyle w:val="000000100000" w:firstRow="0" w:lastRow="0" w:firstColumn="0" w:lastColumn="0" w:oddVBand="0" w:evenVBand="0" w:oddHBand="1" w:evenHBand="0" w:firstRowFirstColumn="0" w:firstRowLastColumn="0" w:lastRowFirstColumn="0" w:lastRowLastColumn="0"/>
            </w:pPr>
            <w:r>
              <w:t>0: no</w:t>
            </w:r>
          </w:p>
          <w:p w14:paraId="22C83A9E" w14:textId="36F2319B" w:rsidR="00A31A2D" w:rsidRDefault="00A31A2D" w:rsidP="00867E9E">
            <w:pPr>
              <w:pStyle w:val="IsiTabel"/>
              <w:cnfStyle w:val="000000100000" w:firstRow="0" w:lastRow="0" w:firstColumn="0" w:lastColumn="0" w:oddVBand="0" w:evenVBand="0" w:oddHBand="1" w:evenHBand="0" w:firstRowFirstColumn="0" w:firstRowLastColumn="0" w:lastRowFirstColumn="0" w:lastRowLastColumn="0"/>
            </w:pPr>
            <w:r>
              <w:t>1: yes</w:t>
            </w:r>
          </w:p>
        </w:tc>
      </w:tr>
      <w:tr w:rsidR="003D3FA6" w14:paraId="6809C837"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7227C3C" w14:textId="5478E334" w:rsidR="003D3FA6" w:rsidRPr="00685DE1" w:rsidRDefault="00867E9E" w:rsidP="00867E9E">
            <w:pPr>
              <w:pStyle w:val="IsiTabel"/>
              <w:rPr>
                <w:b w:val="0"/>
                <w:bCs w:val="0"/>
              </w:rPr>
            </w:pPr>
            <w:r w:rsidRPr="00685DE1">
              <w:rPr>
                <w:b w:val="0"/>
                <w:bCs w:val="0"/>
              </w:rPr>
              <w:t>10.</w:t>
            </w:r>
          </w:p>
        </w:tc>
        <w:tc>
          <w:tcPr>
            <w:tcW w:w="1530" w:type="dxa"/>
          </w:tcPr>
          <w:p w14:paraId="1104E48A" w14:textId="48F89F8F"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Oldpeak</w:t>
            </w:r>
          </w:p>
        </w:tc>
        <w:tc>
          <w:tcPr>
            <w:tcW w:w="3240" w:type="dxa"/>
          </w:tcPr>
          <w:p w14:paraId="03C03457" w14:textId="21E9016B"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Segment ST yang diperoleh dari hasil ECG</w:t>
            </w:r>
          </w:p>
        </w:tc>
        <w:tc>
          <w:tcPr>
            <w:tcW w:w="3806" w:type="dxa"/>
          </w:tcPr>
          <w:p w14:paraId="7FA4958A" w14:textId="261E1C9A" w:rsidR="003D3FA6" w:rsidRDefault="00A07D34" w:rsidP="00867E9E">
            <w:pPr>
              <w:pStyle w:val="IsiTabel"/>
              <w:cnfStyle w:val="000000000000" w:firstRow="0" w:lastRow="0" w:firstColumn="0" w:lastColumn="0" w:oddVBand="0" w:evenVBand="0" w:oddHBand="0" w:evenHBand="0" w:firstRowFirstColumn="0" w:firstRowLastColumn="0" w:lastRowFirstColumn="0" w:lastRowLastColumn="0"/>
            </w:pPr>
            <w:r>
              <w:t xml:space="preserve">Numerik </w:t>
            </w:r>
          </w:p>
        </w:tc>
      </w:tr>
      <w:tr w:rsidR="003D3FA6" w14:paraId="47353B83"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52D433" w14:textId="33045031" w:rsidR="003D3FA6" w:rsidRPr="00685DE1" w:rsidRDefault="00867E9E" w:rsidP="00867E9E">
            <w:pPr>
              <w:pStyle w:val="IsiTabel"/>
              <w:rPr>
                <w:b w:val="0"/>
                <w:bCs w:val="0"/>
              </w:rPr>
            </w:pPr>
            <w:r w:rsidRPr="00685DE1">
              <w:rPr>
                <w:b w:val="0"/>
                <w:bCs w:val="0"/>
              </w:rPr>
              <w:t>11.</w:t>
            </w:r>
          </w:p>
        </w:tc>
        <w:tc>
          <w:tcPr>
            <w:tcW w:w="1530" w:type="dxa"/>
          </w:tcPr>
          <w:p w14:paraId="36A389C9" w14:textId="4D245308"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Slope</w:t>
            </w:r>
          </w:p>
        </w:tc>
        <w:tc>
          <w:tcPr>
            <w:tcW w:w="3240" w:type="dxa"/>
          </w:tcPr>
          <w:p w14:paraId="3AE9B505" w14:textId="3852A62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Jenis kemiringan segment ST untuk latihan maksimal (puncak)</w:t>
            </w:r>
          </w:p>
        </w:tc>
        <w:tc>
          <w:tcPr>
            <w:tcW w:w="3806" w:type="dxa"/>
          </w:tcPr>
          <w:p w14:paraId="2B7F8612" w14:textId="7777777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1: upsloping</w:t>
            </w:r>
          </w:p>
          <w:p w14:paraId="32D241DB" w14:textId="7CAA12F7" w:rsidR="00A07D34" w:rsidRDefault="00A07D34" w:rsidP="00867E9E">
            <w:pPr>
              <w:pStyle w:val="IsiTabel"/>
              <w:cnfStyle w:val="000000100000" w:firstRow="0" w:lastRow="0" w:firstColumn="0" w:lastColumn="0" w:oddVBand="0" w:evenVBand="0" w:oddHBand="1" w:evenHBand="0" w:firstRowFirstColumn="0" w:firstRowLastColumn="0" w:lastRowFirstColumn="0" w:lastRowLastColumn="0"/>
            </w:pPr>
            <w:r>
              <w:t>2: flat, 3: downsloping</w:t>
            </w:r>
          </w:p>
        </w:tc>
      </w:tr>
      <w:tr w:rsidR="003D3FA6" w14:paraId="6179EF86"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038D8F8" w14:textId="3FAC2603" w:rsidR="003D3FA6" w:rsidRPr="00685DE1" w:rsidRDefault="00867E9E" w:rsidP="00867E9E">
            <w:pPr>
              <w:pStyle w:val="IsiTabel"/>
              <w:rPr>
                <w:b w:val="0"/>
                <w:bCs w:val="0"/>
              </w:rPr>
            </w:pPr>
            <w:r w:rsidRPr="00685DE1">
              <w:rPr>
                <w:b w:val="0"/>
                <w:bCs w:val="0"/>
              </w:rPr>
              <w:t>12.</w:t>
            </w:r>
          </w:p>
        </w:tc>
        <w:tc>
          <w:tcPr>
            <w:tcW w:w="1530" w:type="dxa"/>
          </w:tcPr>
          <w:p w14:paraId="7FE88DC3" w14:textId="080412B2"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Ca</w:t>
            </w:r>
          </w:p>
        </w:tc>
        <w:tc>
          <w:tcPr>
            <w:tcW w:w="3240" w:type="dxa"/>
          </w:tcPr>
          <w:p w14:paraId="179372B8" w14:textId="6761042D"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Jumlah vessel yang diwarnai oleh fluroskopi</w:t>
            </w:r>
          </w:p>
        </w:tc>
        <w:tc>
          <w:tcPr>
            <w:tcW w:w="3806" w:type="dxa"/>
          </w:tcPr>
          <w:p w14:paraId="0EA4C082" w14:textId="549C7275" w:rsidR="003D3FA6" w:rsidRDefault="002106CC" w:rsidP="00867E9E">
            <w:pPr>
              <w:pStyle w:val="IsiTabel"/>
              <w:cnfStyle w:val="000000000000" w:firstRow="0" w:lastRow="0" w:firstColumn="0" w:lastColumn="0" w:oddVBand="0" w:evenVBand="0" w:oddHBand="0" w:evenHBand="0" w:firstRowFirstColumn="0" w:firstRowLastColumn="0" w:lastRowFirstColumn="0" w:lastRowLastColumn="0"/>
            </w:pPr>
            <w:r>
              <w:t>0, 1, 2, 3</w:t>
            </w:r>
          </w:p>
        </w:tc>
      </w:tr>
      <w:tr w:rsidR="003D3FA6" w14:paraId="3547019E"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1DE6DFA4" w14:textId="47DAFB90" w:rsidR="003D3FA6" w:rsidRPr="00685DE1" w:rsidRDefault="00867E9E" w:rsidP="00867E9E">
            <w:pPr>
              <w:pStyle w:val="IsiTabel"/>
              <w:rPr>
                <w:b w:val="0"/>
                <w:bCs w:val="0"/>
              </w:rPr>
            </w:pPr>
            <w:r w:rsidRPr="00685DE1">
              <w:rPr>
                <w:b w:val="0"/>
                <w:bCs w:val="0"/>
              </w:rPr>
              <w:t>14.</w:t>
            </w:r>
          </w:p>
        </w:tc>
        <w:tc>
          <w:tcPr>
            <w:tcW w:w="1530" w:type="dxa"/>
          </w:tcPr>
          <w:p w14:paraId="3D1E6900" w14:textId="6C3A54B4"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Thal</w:t>
            </w:r>
          </w:p>
        </w:tc>
        <w:tc>
          <w:tcPr>
            <w:tcW w:w="3240" w:type="dxa"/>
          </w:tcPr>
          <w:p w14:paraId="52AEF758" w14:textId="1928B57B"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Parameter thalasemia</w:t>
            </w:r>
          </w:p>
        </w:tc>
        <w:tc>
          <w:tcPr>
            <w:tcW w:w="3806" w:type="dxa"/>
          </w:tcPr>
          <w:p w14:paraId="1D53DCB6" w14:textId="28F73BCD"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1: normal, 2: cacat tetap, 3: reversible</w:t>
            </w:r>
          </w:p>
        </w:tc>
      </w:tr>
      <w:tr w:rsidR="003D3FA6" w14:paraId="2D5B0A45"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0015D987" w14:textId="20821198" w:rsidR="003D3FA6" w:rsidRPr="00685DE1" w:rsidRDefault="00867E9E" w:rsidP="00867E9E">
            <w:pPr>
              <w:pStyle w:val="IsiTabel"/>
              <w:rPr>
                <w:b w:val="0"/>
                <w:bCs w:val="0"/>
              </w:rPr>
            </w:pPr>
            <w:r w:rsidRPr="00685DE1">
              <w:rPr>
                <w:b w:val="0"/>
                <w:bCs w:val="0"/>
              </w:rPr>
              <w:t>14.</w:t>
            </w:r>
          </w:p>
        </w:tc>
        <w:tc>
          <w:tcPr>
            <w:tcW w:w="1530" w:type="dxa"/>
          </w:tcPr>
          <w:p w14:paraId="6146BC53" w14:textId="13AE179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w:t>
            </w:r>
          </w:p>
        </w:tc>
        <w:tc>
          <w:tcPr>
            <w:tcW w:w="3240" w:type="dxa"/>
          </w:tcPr>
          <w:p w14:paraId="71B3A367" w14:textId="7AC5351F"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 kelas klasifikasi</w:t>
            </w:r>
          </w:p>
        </w:tc>
        <w:tc>
          <w:tcPr>
            <w:tcW w:w="3806" w:type="dxa"/>
          </w:tcPr>
          <w:p w14:paraId="296E9A71" w14:textId="7777777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0: tidak terkena penyakit jantung</w:t>
            </w:r>
          </w:p>
          <w:p w14:paraId="13909970" w14:textId="596EB2C4" w:rsidR="00774931" w:rsidRDefault="00774931" w:rsidP="00867E9E">
            <w:pPr>
              <w:pStyle w:val="IsiTabel"/>
              <w:cnfStyle w:val="000000000000" w:firstRow="0" w:lastRow="0" w:firstColumn="0" w:lastColumn="0" w:oddVBand="0" w:evenVBand="0" w:oddHBand="0" w:evenHBand="0" w:firstRowFirstColumn="0" w:firstRowLastColumn="0" w:lastRowFirstColumn="0" w:lastRowLastColumn="0"/>
            </w:pPr>
            <w:r>
              <w:t>1: terkena penyakit jantung</w:t>
            </w:r>
          </w:p>
        </w:tc>
      </w:tr>
    </w:tbl>
    <w:p w14:paraId="056A337D" w14:textId="2A1567D7" w:rsidR="005F5C54" w:rsidRDefault="005F5C54" w:rsidP="001C21A6">
      <w:pPr>
        <w:rPr>
          <w:lang w:val="en-US"/>
        </w:rPr>
      </w:pPr>
    </w:p>
    <w:p w14:paraId="3C47FC9C" w14:textId="53BF792E" w:rsidR="005F5C54" w:rsidRDefault="00237214" w:rsidP="00FB07BD">
      <w:pPr>
        <w:rPr>
          <w:lang w:val="en-US"/>
        </w:rPr>
      </w:pPr>
      <w:r w:rsidRPr="00237214">
        <w:rPr>
          <w:lang w:val="en-US"/>
        </w:rPr>
        <w:t xml:space="preserve">Seperti yang dapat dilihat pada </w:t>
      </w:r>
      <w:r w:rsidRPr="00E542DA">
        <w:rPr>
          <w:b/>
          <w:bCs/>
          <w:lang w:val="en-US"/>
        </w:rPr>
        <w:t>Tabel 1.</w:t>
      </w:r>
      <w:r w:rsidRPr="00237214">
        <w:rPr>
          <w:lang w:val="en-US"/>
        </w:rPr>
        <w:t xml:space="preserve"> di atas, jumlah parameter adalah 13 dan 1 kolom target yang terdiri dari 0 dan 1. Untuk penjelas lebih mengenai parameter adalah sebagai berikut.</w:t>
      </w:r>
    </w:p>
    <w:p w14:paraId="7398BAAA" w14:textId="753979A5" w:rsidR="00053C63" w:rsidRDefault="00053C63" w:rsidP="00053C63">
      <w:pPr>
        <w:pStyle w:val="ListParagraph"/>
        <w:numPr>
          <w:ilvl w:val="0"/>
          <w:numId w:val="19"/>
        </w:numPr>
        <w:rPr>
          <w:lang w:val="en-US"/>
        </w:rPr>
      </w:pPr>
      <w:r>
        <w:rPr>
          <w:lang w:val="en-US"/>
        </w:rPr>
        <w:t>Cp</w:t>
      </w:r>
      <w:r w:rsidR="00BB5310">
        <w:rPr>
          <w:lang w:val="en-US"/>
        </w:rPr>
        <w:t xml:space="preserve"> (</w:t>
      </w:r>
      <w:r w:rsidR="0021475D" w:rsidRPr="002D7BDD">
        <w:rPr>
          <w:i/>
          <w:iCs/>
          <w:lang w:val="en-US"/>
        </w:rPr>
        <w:t>Chest Pain Type</w:t>
      </w:r>
      <w:r w:rsidR="00BB5310">
        <w:rPr>
          <w:lang w:val="en-US"/>
        </w:rPr>
        <w:t>)</w:t>
      </w:r>
    </w:p>
    <w:p w14:paraId="3F2D3865" w14:textId="05035E0F" w:rsidR="0021475D" w:rsidRDefault="00FD5C81" w:rsidP="0021475D">
      <w:pPr>
        <w:pStyle w:val="ListParagraph"/>
        <w:numPr>
          <w:ilvl w:val="0"/>
          <w:numId w:val="0"/>
        </w:numPr>
        <w:ind w:left="720"/>
        <w:rPr>
          <w:lang w:val="en-US"/>
        </w:rPr>
      </w:pPr>
      <w:r w:rsidRPr="00FD5C81">
        <w:rPr>
          <w:lang w:val="en-US"/>
        </w:rPr>
        <w:t>Cp adalah nyeri dada yang disebabkan karena otot jantung tidak mendapatkan cukup darah yang kaya dengan oksigen. Nyeri dada dapat menjadi kekhawatiran pada masalah jantung, sehingga sangan umum ketika gejala ini muncul orang akan mengira terjadi serangan jantung.</w:t>
      </w:r>
    </w:p>
    <w:p w14:paraId="20F28686" w14:textId="738E1D80" w:rsidR="00053C63" w:rsidRDefault="00053C63" w:rsidP="00053C63">
      <w:pPr>
        <w:pStyle w:val="ListParagraph"/>
        <w:numPr>
          <w:ilvl w:val="0"/>
          <w:numId w:val="19"/>
        </w:numPr>
        <w:rPr>
          <w:lang w:val="en-US"/>
        </w:rPr>
      </w:pPr>
      <w:r>
        <w:rPr>
          <w:lang w:val="en-US"/>
        </w:rPr>
        <w:t>Trestbps</w:t>
      </w:r>
    </w:p>
    <w:p w14:paraId="2E0EB30F" w14:textId="37226F70" w:rsidR="00436B3A" w:rsidRDefault="00436B3A" w:rsidP="00436B3A">
      <w:pPr>
        <w:pStyle w:val="ListParagraph"/>
        <w:numPr>
          <w:ilvl w:val="0"/>
          <w:numId w:val="0"/>
        </w:numPr>
        <w:ind w:left="720"/>
        <w:rPr>
          <w:lang w:val="en-US"/>
        </w:rPr>
      </w:pPr>
      <w:r w:rsidRPr="00436B3A">
        <w:rPr>
          <w:lang w:val="en-US"/>
        </w:rPr>
        <w:t xml:space="preserve">Tekanan darah adalah ukuran kekuatan yang digunakan jantung untuk memompa darah ke seluruh tubuh. Pengaruh dalam penyakit jantung adalah apabila tekanan darah </w:t>
      </w:r>
      <w:r w:rsidRPr="00436B3A">
        <w:rPr>
          <w:lang w:val="en-US"/>
        </w:rPr>
        <w:lastRenderedPageBreak/>
        <w:t xml:space="preserve">mengalami pengingkatan. Pengingkatan tekanan darah merupakan beban yang berat sehingga akan menyebabkan </w:t>
      </w:r>
      <w:r w:rsidRPr="00BB7F74">
        <w:rPr>
          <w:i/>
          <w:iCs/>
          <w:lang w:val="en-US"/>
        </w:rPr>
        <w:t>hipertropi ventrikel</w:t>
      </w:r>
      <w:r w:rsidRPr="00436B3A">
        <w:rPr>
          <w:lang w:val="en-US"/>
        </w:rPr>
        <w:t xml:space="preserve"> atau pembesaran </w:t>
      </w:r>
      <w:r w:rsidRPr="00B84CB2">
        <w:rPr>
          <w:i/>
          <w:iCs/>
          <w:lang w:val="en-US"/>
        </w:rPr>
        <w:t>ventrikel</w:t>
      </w:r>
      <w:r w:rsidRPr="00436B3A">
        <w:rPr>
          <w:lang w:val="en-US"/>
        </w:rPr>
        <w:t>.</w:t>
      </w:r>
    </w:p>
    <w:p w14:paraId="4F277557" w14:textId="5DD47F55" w:rsidR="00053C63" w:rsidRDefault="00F00F64" w:rsidP="00053C63">
      <w:pPr>
        <w:pStyle w:val="ListParagraph"/>
        <w:numPr>
          <w:ilvl w:val="0"/>
          <w:numId w:val="19"/>
        </w:numPr>
        <w:rPr>
          <w:lang w:val="en-US"/>
        </w:rPr>
      </w:pPr>
      <w:r>
        <w:rPr>
          <w:lang w:val="en-US"/>
        </w:rPr>
        <w:t xml:space="preserve">Chol </w:t>
      </w:r>
    </w:p>
    <w:p w14:paraId="3C25D704" w14:textId="5121D8E6" w:rsidR="00F00F64" w:rsidRDefault="00133DEC" w:rsidP="00F00F64">
      <w:pPr>
        <w:pStyle w:val="ListParagraph"/>
        <w:numPr>
          <w:ilvl w:val="0"/>
          <w:numId w:val="0"/>
        </w:numPr>
        <w:ind w:left="720"/>
        <w:rPr>
          <w:lang w:val="en-US"/>
        </w:rPr>
      </w:pPr>
      <w:r w:rsidRPr="00133DEC">
        <w:rPr>
          <w:lang w:val="en-US"/>
        </w:rPr>
        <w:t xml:space="preserve">Serum kolesterol adalah senyawa lipid yang mempunyai inti </w:t>
      </w:r>
      <w:r w:rsidRPr="00CE17D5">
        <w:rPr>
          <w:i/>
          <w:iCs/>
          <w:lang w:val="en-US"/>
        </w:rPr>
        <w:t>siklopenta perhidrofenanta</w:t>
      </w:r>
      <w:r w:rsidR="007E5E88">
        <w:rPr>
          <w:lang w:val="en-US"/>
        </w:rPr>
        <w:t xml:space="preserve"> </w:t>
      </w:r>
      <w:r w:rsidR="007E5E88">
        <w:rPr>
          <w:lang w:val="en-US"/>
        </w:rPr>
        <w:fldChar w:fldCharType="begin" w:fldLock="1"/>
      </w:r>
      <w:r w:rsidR="001E656B">
        <w:rPr>
          <w:lang w:val="en-US"/>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7]","plainTextFormattedCitation":"[7]","previouslyFormattedCitation":"[7]"},"properties":{"noteIndex":0},"schema":"https://github.com/citation-style-language/schema/raw/master/csl-citation.json"}</w:instrText>
      </w:r>
      <w:r w:rsidR="007E5E88">
        <w:rPr>
          <w:lang w:val="en-US"/>
        </w:rPr>
        <w:fldChar w:fldCharType="separate"/>
      </w:r>
      <w:r w:rsidR="007E5E88" w:rsidRPr="007E5E88">
        <w:rPr>
          <w:lang w:val="en-US"/>
        </w:rPr>
        <w:t>[7]</w:t>
      </w:r>
      <w:r w:rsidR="007E5E88">
        <w:rPr>
          <w:lang w:val="en-US"/>
        </w:rPr>
        <w:fldChar w:fldCharType="end"/>
      </w:r>
      <w:r w:rsidRPr="00133DEC">
        <w:rPr>
          <w:lang w:val="en-US"/>
        </w:rPr>
        <w:t>. Permasalahan dalam penyakit jantung adalah apabila terjadi penginkatan kadar serum kolesterol. Ukuran kolesterol normal sebaiknya kurang dari 200mg/dl.</w:t>
      </w:r>
    </w:p>
    <w:p w14:paraId="483F7F5B" w14:textId="1BDDED61" w:rsidR="00053C63" w:rsidRDefault="001940E0" w:rsidP="00053C63">
      <w:pPr>
        <w:pStyle w:val="ListParagraph"/>
        <w:numPr>
          <w:ilvl w:val="0"/>
          <w:numId w:val="19"/>
        </w:numPr>
        <w:rPr>
          <w:lang w:val="en-US"/>
        </w:rPr>
      </w:pPr>
      <w:r>
        <w:rPr>
          <w:lang w:val="en-US"/>
        </w:rPr>
        <w:t xml:space="preserve">Fbs </w:t>
      </w:r>
    </w:p>
    <w:p w14:paraId="2BE85B2F" w14:textId="234AFDAB" w:rsidR="001940E0" w:rsidRDefault="001D1210" w:rsidP="001940E0">
      <w:pPr>
        <w:pStyle w:val="ListParagraph"/>
        <w:numPr>
          <w:ilvl w:val="0"/>
          <w:numId w:val="0"/>
        </w:numPr>
        <w:ind w:left="720"/>
        <w:rPr>
          <w:lang w:val="en-US"/>
        </w:rPr>
      </w:pPr>
      <w:r w:rsidRPr="001D1210">
        <w:rPr>
          <w:lang w:val="en-US"/>
        </w:rPr>
        <w:t xml:space="preserve">Fbs adalah ukuran kadar gula yang dilakukan pasien setelah berpuasa selama 8 jam. Ukuran fbs apabila melebihi 120mg/dl maka dapat dikatakan bahawa pasien tersebut memiliki potensi untuk </w:t>
      </w:r>
      <w:r w:rsidRPr="0018517E">
        <w:rPr>
          <w:i/>
          <w:iCs/>
          <w:lang w:val="en-US"/>
        </w:rPr>
        <w:t>diabetes</w:t>
      </w:r>
      <w:r w:rsidRPr="001D1210">
        <w:rPr>
          <w:lang w:val="en-US"/>
        </w:rPr>
        <w:t xml:space="preserve">. Pengaruh </w:t>
      </w:r>
      <w:r w:rsidRPr="0082589B">
        <w:rPr>
          <w:i/>
          <w:iCs/>
          <w:lang w:val="en-US"/>
        </w:rPr>
        <w:t>diabetes militus</w:t>
      </w:r>
      <w:r w:rsidRPr="001D1210">
        <w:rPr>
          <w:lang w:val="en-US"/>
        </w:rPr>
        <w:t xml:space="preserve"> dalam kesehatan jantung adalah pasien yang memiliki </w:t>
      </w:r>
      <w:r w:rsidRPr="00CB679C">
        <w:rPr>
          <w:i/>
          <w:iCs/>
          <w:lang w:val="en-US"/>
        </w:rPr>
        <w:t>diabetes militus</w:t>
      </w:r>
      <w:r w:rsidRPr="001D1210">
        <w:rPr>
          <w:lang w:val="en-US"/>
        </w:rPr>
        <w:t xml:space="preserve"> mempunyai peluang 10,25 kali lebih besar untuk terkena penyakit jantung daripada pasien yang tidak memiliki </w:t>
      </w:r>
      <w:r w:rsidRPr="0044714A">
        <w:rPr>
          <w:i/>
          <w:iCs/>
          <w:lang w:val="en-US"/>
        </w:rPr>
        <w:t>diabetes militus</w:t>
      </w:r>
      <w:r w:rsidRPr="001D1210">
        <w:rPr>
          <w:lang w:val="en-US"/>
        </w:rPr>
        <w:t>.</w:t>
      </w:r>
    </w:p>
    <w:p w14:paraId="6D599F14" w14:textId="033C9E0D" w:rsidR="00053C63" w:rsidRDefault="002F5396" w:rsidP="00053C63">
      <w:pPr>
        <w:pStyle w:val="ListParagraph"/>
        <w:numPr>
          <w:ilvl w:val="0"/>
          <w:numId w:val="19"/>
        </w:numPr>
        <w:rPr>
          <w:lang w:val="en-US"/>
        </w:rPr>
      </w:pPr>
      <w:r>
        <w:rPr>
          <w:lang w:val="en-US"/>
        </w:rPr>
        <w:t>Restecg</w:t>
      </w:r>
    </w:p>
    <w:p w14:paraId="42ED6638" w14:textId="58468885" w:rsidR="002F5396" w:rsidRDefault="00084F6A" w:rsidP="002F5396">
      <w:pPr>
        <w:pStyle w:val="ListParagraph"/>
        <w:numPr>
          <w:ilvl w:val="0"/>
          <w:numId w:val="0"/>
        </w:numPr>
        <w:ind w:left="720"/>
        <w:rPr>
          <w:lang w:val="en-US"/>
        </w:rPr>
      </w:pPr>
      <w:r w:rsidRPr="00084F6A">
        <w:rPr>
          <w:lang w:val="en-US"/>
        </w:rPr>
        <w:t>Restecg adalah hasil pengukuran ECG pada jantung. ECG dilakukan dengan cara menempatkan sepuluh elektroda pada titik-titik tertentu, enam elektroda dipasangkan di area dada, dan selebihnya dipasangkan pada area ekstrimitas. Pemeriksaan ECG merupakan hal yang wajib dilakukan kepada pasien yang memiliki tanda-tanda atau gejala penyakit jantung</w:t>
      </w:r>
      <w:r w:rsidR="001E656B">
        <w:rPr>
          <w:lang w:val="en-US"/>
        </w:rPr>
        <w:t xml:space="preserve"> </w:t>
      </w:r>
      <w:r w:rsidR="001E656B">
        <w:rPr>
          <w:lang w:val="en-US"/>
        </w:rPr>
        <w:fldChar w:fldCharType="begin" w:fldLock="1"/>
      </w:r>
      <w:r w:rsidR="00953043">
        <w:rPr>
          <w:lang w:val="en-US"/>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8]","plainTextFormattedCitation":"[8]","previouslyFormattedCitation":"[8]"},"properties":{"noteIndex":0},"schema":"https://github.com/citation-style-language/schema/raw/master/csl-citation.json"}</w:instrText>
      </w:r>
      <w:r w:rsidR="001E656B">
        <w:rPr>
          <w:lang w:val="en-US"/>
        </w:rPr>
        <w:fldChar w:fldCharType="separate"/>
      </w:r>
      <w:r w:rsidR="001E656B" w:rsidRPr="001E656B">
        <w:rPr>
          <w:lang w:val="en-US"/>
        </w:rPr>
        <w:t>[8]</w:t>
      </w:r>
      <w:r w:rsidR="001E656B">
        <w:rPr>
          <w:lang w:val="en-US"/>
        </w:rPr>
        <w:fldChar w:fldCharType="end"/>
      </w:r>
      <w:r w:rsidRPr="00084F6A">
        <w:rPr>
          <w:lang w:val="en-US"/>
        </w:rPr>
        <w:t>.</w:t>
      </w:r>
    </w:p>
    <w:p w14:paraId="220BFB6F" w14:textId="797A5F05" w:rsidR="00053C63" w:rsidRDefault="00931889" w:rsidP="00053C63">
      <w:pPr>
        <w:pStyle w:val="ListParagraph"/>
        <w:numPr>
          <w:ilvl w:val="0"/>
          <w:numId w:val="19"/>
        </w:numPr>
        <w:rPr>
          <w:lang w:val="en-US"/>
        </w:rPr>
      </w:pPr>
      <w:r>
        <w:rPr>
          <w:lang w:val="en-US"/>
        </w:rPr>
        <w:t xml:space="preserve">Thalach </w:t>
      </w:r>
    </w:p>
    <w:p w14:paraId="669C3215" w14:textId="2D408A2A" w:rsidR="00931889" w:rsidRDefault="002462E6" w:rsidP="00931889">
      <w:pPr>
        <w:pStyle w:val="ListParagraph"/>
        <w:numPr>
          <w:ilvl w:val="0"/>
          <w:numId w:val="0"/>
        </w:numPr>
        <w:ind w:left="720"/>
        <w:rPr>
          <w:lang w:val="en-US"/>
        </w:rPr>
      </w:pPr>
      <w:r w:rsidRPr="002462E6">
        <w:rPr>
          <w:lang w:val="en-US"/>
        </w:rPr>
        <w:t xml:space="preserve">Thalach adalah ukuran detak jantung maksimal yang dapat dicapai. Detak jantung manusia normal berkisar antara 60 – 100 kali per menit </w:t>
      </w:r>
      <w:r w:rsidR="00953043">
        <w:rPr>
          <w:lang w:val="en-US"/>
        </w:rPr>
        <w:fldChar w:fldCharType="begin" w:fldLock="1"/>
      </w:r>
      <w:r w:rsidR="00167B20">
        <w:rPr>
          <w:lang w:val="en-US"/>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9]","plainTextFormattedCitation":"[9]","previouslyFormattedCitation":"[9]"},"properties":{"noteIndex":0},"schema":"https://github.com/citation-style-language/schema/raw/master/csl-citation.json"}</w:instrText>
      </w:r>
      <w:r w:rsidR="00953043">
        <w:rPr>
          <w:lang w:val="en-US"/>
        </w:rPr>
        <w:fldChar w:fldCharType="separate"/>
      </w:r>
      <w:r w:rsidR="00953043" w:rsidRPr="00953043">
        <w:rPr>
          <w:lang w:val="en-US"/>
        </w:rPr>
        <w:t>[9]</w:t>
      </w:r>
      <w:r w:rsidR="00953043">
        <w:rPr>
          <w:lang w:val="en-US"/>
        </w:rPr>
        <w:fldChar w:fldCharType="end"/>
      </w:r>
      <w:r w:rsidRPr="002462E6">
        <w:rPr>
          <w:lang w:val="en-US"/>
        </w:rPr>
        <w:t>.</w:t>
      </w:r>
    </w:p>
    <w:p w14:paraId="3DF73D80" w14:textId="48820B37" w:rsidR="00053C63" w:rsidRDefault="00BD46B0" w:rsidP="00053C63">
      <w:pPr>
        <w:pStyle w:val="ListParagraph"/>
        <w:numPr>
          <w:ilvl w:val="0"/>
          <w:numId w:val="19"/>
        </w:numPr>
        <w:rPr>
          <w:lang w:val="en-US"/>
        </w:rPr>
      </w:pPr>
      <w:r>
        <w:rPr>
          <w:lang w:val="en-US"/>
        </w:rPr>
        <w:t xml:space="preserve">Exang </w:t>
      </w:r>
    </w:p>
    <w:p w14:paraId="3FF507D6" w14:textId="377B27D7" w:rsidR="00BD46B0" w:rsidRDefault="00D31F76" w:rsidP="00BD46B0">
      <w:pPr>
        <w:pStyle w:val="ListParagraph"/>
        <w:numPr>
          <w:ilvl w:val="0"/>
          <w:numId w:val="0"/>
        </w:numPr>
        <w:ind w:left="720"/>
        <w:rPr>
          <w:lang w:val="en-US"/>
        </w:rPr>
      </w:pPr>
      <w:r w:rsidRPr="00D31F76">
        <w:rPr>
          <w:lang w:val="en-US"/>
        </w:rPr>
        <w:t xml:space="preserve">Exang adalah informasi mengenai latihan angina (nyeri dada) yang dilakukan, apabila selama aktivitas latihan angina dilakukan pasien merasakan rasa sakit maka </w:t>
      </w:r>
      <w:r w:rsidRPr="0052480A">
        <w:rPr>
          <w:i/>
          <w:iCs/>
          <w:lang w:val="en-US"/>
        </w:rPr>
        <w:t>exang</w:t>
      </w:r>
      <w:r w:rsidRPr="00D31F76">
        <w:rPr>
          <w:lang w:val="en-US"/>
        </w:rPr>
        <w:t xml:space="preserve"> akan bernilai 1, dan apabila tidak merasakan rasa sakit maka </w:t>
      </w:r>
      <w:r w:rsidRPr="00941828">
        <w:rPr>
          <w:i/>
          <w:iCs/>
          <w:lang w:val="en-US"/>
        </w:rPr>
        <w:t>exang</w:t>
      </w:r>
      <w:r w:rsidRPr="00D31F76">
        <w:rPr>
          <w:lang w:val="en-US"/>
        </w:rPr>
        <w:t xml:space="preserve"> akan bernilai 0 </w:t>
      </w:r>
      <w:r w:rsidR="00167B20">
        <w:rPr>
          <w:lang w:val="en-US"/>
        </w:rPr>
        <w:fldChar w:fldCharType="begin" w:fldLock="1"/>
      </w:r>
      <w:r w:rsidR="00907DD4">
        <w:rPr>
          <w:lang w:val="en-US"/>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10]","plainTextFormattedCitation":"[10]","previouslyFormattedCitation":"[10]"},"properties":{"noteIndex":0},"schema":"https://github.com/citation-style-language/schema/raw/master/csl-citation.json"}</w:instrText>
      </w:r>
      <w:r w:rsidR="00167B20">
        <w:rPr>
          <w:lang w:val="en-US"/>
        </w:rPr>
        <w:fldChar w:fldCharType="separate"/>
      </w:r>
      <w:r w:rsidR="00167B20" w:rsidRPr="00167B20">
        <w:rPr>
          <w:lang w:val="en-US"/>
        </w:rPr>
        <w:t>[10]</w:t>
      </w:r>
      <w:r w:rsidR="00167B20">
        <w:rPr>
          <w:lang w:val="en-US"/>
        </w:rPr>
        <w:fldChar w:fldCharType="end"/>
      </w:r>
      <w:r w:rsidRPr="00D31F76">
        <w:rPr>
          <w:lang w:val="en-US"/>
        </w:rPr>
        <w:t>.</w:t>
      </w:r>
    </w:p>
    <w:p w14:paraId="25A0BE10" w14:textId="3113A282" w:rsidR="00053C63" w:rsidRDefault="00374A8C" w:rsidP="00053C63">
      <w:pPr>
        <w:pStyle w:val="ListParagraph"/>
        <w:numPr>
          <w:ilvl w:val="0"/>
          <w:numId w:val="19"/>
        </w:numPr>
        <w:rPr>
          <w:lang w:val="en-US"/>
        </w:rPr>
      </w:pPr>
      <w:r>
        <w:rPr>
          <w:lang w:val="en-US"/>
        </w:rPr>
        <w:t>Oldpeak</w:t>
      </w:r>
    </w:p>
    <w:p w14:paraId="25C4F07A" w14:textId="486A0726" w:rsidR="00374A8C" w:rsidRDefault="00B55BD8" w:rsidP="00374A8C">
      <w:pPr>
        <w:pStyle w:val="ListParagraph"/>
        <w:numPr>
          <w:ilvl w:val="0"/>
          <w:numId w:val="0"/>
        </w:numPr>
        <w:ind w:left="720"/>
        <w:rPr>
          <w:lang w:val="en-US"/>
        </w:rPr>
      </w:pPr>
      <w:r w:rsidRPr="00B55BD8">
        <w:rPr>
          <w:lang w:val="en-US"/>
        </w:rPr>
        <w:t xml:space="preserve">Oldpeak adalah ukuran gelombang segment ST yang terjadi diakibatkan oleh latihan </w:t>
      </w:r>
      <w:r w:rsidRPr="0021084E">
        <w:rPr>
          <w:i/>
          <w:iCs/>
          <w:lang w:val="en-US"/>
        </w:rPr>
        <w:t>relative</w:t>
      </w:r>
      <w:r w:rsidRPr="00B55BD8">
        <w:rPr>
          <w:lang w:val="en-US"/>
        </w:rPr>
        <w:t xml:space="preserve"> terhadap kondisi jantung saat beristirahat atau tidak bekerja keras. Ukuran oldpeak biasanya didefinisikan dengan nilai 0 sampai 3mm </w:t>
      </w:r>
      <w:r w:rsidR="00907DD4">
        <w:rPr>
          <w:lang w:val="en-US"/>
        </w:rPr>
        <w:fldChar w:fldCharType="begin" w:fldLock="1"/>
      </w:r>
      <w:r w:rsidR="00703650">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11]","plainTextFormattedCitation":"[11]","previouslyFormattedCitation":"[11]"},"properties":{"noteIndex":0},"schema":"https://github.com/citation-style-language/schema/raw/master/csl-citation.json"}</w:instrText>
      </w:r>
      <w:r w:rsidR="00907DD4">
        <w:rPr>
          <w:lang w:val="en-US"/>
        </w:rPr>
        <w:fldChar w:fldCharType="separate"/>
      </w:r>
      <w:r w:rsidR="00907DD4" w:rsidRPr="00907DD4">
        <w:rPr>
          <w:lang w:val="en-US"/>
        </w:rPr>
        <w:t>[11]</w:t>
      </w:r>
      <w:r w:rsidR="00907DD4">
        <w:rPr>
          <w:lang w:val="en-US"/>
        </w:rPr>
        <w:fldChar w:fldCharType="end"/>
      </w:r>
      <w:r w:rsidRPr="00B55BD8">
        <w:rPr>
          <w:lang w:val="en-US"/>
        </w:rPr>
        <w:t>.</w:t>
      </w:r>
    </w:p>
    <w:p w14:paraId="27AC5235" w14:textId="1E0EBDCC" w:rsidR="00053C63" w:rsidRDefault="00053C63" w:rsidP="00053C63">
      <w:pPr>
        <w:pStyle w:val="ListParagraph"/>
        <w:numPr>
          <w:ilvl w:val="0"/>
          <w:numId w:val="19"/>
        </w:numPr>
        <w:rPr>
          <w:lang w:val="en-US"/>
        </w:rPr>
      </w:pPr>
      <w:r>
        <w:rPr>
          <w:lang w:val="en-US"/>
        </w:rPr>
        <w:t>S</w:t>
      </w:r>
      <w:r w:rsidR="005155DF">
        <w:rPr>
          <w:lang w:val="en-US"/>
        </w:rPr>
        <w:t>lope</w:t>
      </w:r>
    </w:p>
    <w:p w14:paraId="3693F6C1" w14:textId="1200C741" w:rsidR="00A265B2" w:rsidRDefault="000D03E0" w:rsidP="00A265B2">
      <w:pPr>
        <w:pStyle w:val="ListParagraph"/>
        <w:numPr>
          <w:ilvl w:val="0"/>
          <w:numId w:val="0"/>
        </w:numPr>
        <w:ind w:left="720"/>
        <w:rPr>
          <w:lang w:val="en-US"/>
        </w:rPr>
      </w:pPr>
      <w:r w:rsidRPr="000D03E0">
        <w:rPr>
          <w:lang w:val="en-US"/>
        </w:rPr>
        <w:t xml:space="preserve">Slope adalah jenis kemiringan segment ST yang terdapat pada gambar grafik hasil pemerikasaan ECG, segment ST yang dihasilkan dari pemeriksaan nantinya dapat dihubungkan dengan ketidaknormalan pada dinding jantung </w:t>
      </w:r>
      <w:r w:rsidR="00703650">
        <w:rPr>
          <w:lang w:val="en-US"/>
        </w:rPr>
        <w:fldChar w:fldCharType="begin" w:fldLock="1"/>
      </w:r>
      <w:r w:rsidR="002B22A6">
        <w:rPr>
          <w:lang w:val="en-US"/>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12]","plainTextFormattedCitation":"[12]","previouslyFormattedCitation":"[12]"},"properties":{"noteIndex":0},"schema":"https://github.com/citation-style-language/schema/raw/master/csl-citation.json"}</w:instrText>
      </w:r>
      <w:r w:rsidR="00703650">
        <w:rPr>
          <w:lang w:val="en-US"/>
        </w:rPr>
        <w:fldChar w:fldCharType="separate"/>
      </w:r>
      <w:r w:rsidR="00703650" w:rsidRPr="00703650">
        <w:rPr>
          <w:lang w:val="en-US"/>
        </w:rPr>
        <w:t>[12]</w:t>
      </w:r>
      <w:r w:rsidR="00703650">
        <w:rPr>
          <w:lang w:val="en-US"/>
        </w:rPr>
        <w:fldChar w:fldCharType="end"/>
      </w:r>
      <w:r w:rsidRPr="000D03E0">
        <w:rPr>
          <w:lang w:val="en-US"/>
        </w:rPr>
        <w:t>.</w:t>
      </w:r>
    </w:p>
    <w:p w14:paraId="29C8F19B" w14:textId="46463FCC" w:rsidR="00053C63" w:rsidRDefault="005155DF" w:rsidP="00053C63">
      <w:pPr>
        <w:pStyle w:val="ListParagraph"/>
        <w:numPr>
          <w:ilvl w:val="0"/>
          <w:numId w:val="19"/>
        </w:numPr>
        <w:rPr>
          <w:lang w:val="en-US"/>
        </w:rPr>
      </w:pPr>
      <w:r>
        <w:rPr>
          <w:lang w:val="en-US"/>
        </w:rPr>
        <w:t xml:space="preserve">Ca </w:t>
      </w:r>
    </w:p>
    <w:p w14:paraId="100A5BB1" w14:textId="53C46A00" w:rsidR="000948FD" w:rsidRDefault="00C73A65" w:rsidP="000948FD">
      <w:pPr>
        <w:pStyle w:val="ListParagraph"/>
        <w:numPr>
          <w:ilvl w:val="0"/>
          <w:numId w:val="0"/>
        </w:numPr>
        <w:ind w:left="720"/>
        <w:rPr>
          <w:lang w:val="en-US"/>
        </w:rPr>
      </w:pPr>
      <w:r w:rsidRPr="00C73A65">
        <w:rPr>
          <w:lang w:val="en-US"/>
        </w:rPr>
        <w:t xml:space="preserve">Ca adalah jumlah dari </w:t>
      </w:r>
      <w:r w:rsidRPr="007156BB">
        <w:rPr>
          <w:i/>
          <w:iCs/>
          <w:lang w:val="en-US"/>
        </w:rPr>
        <w:t>vessel</w:t>
      </w:r>
      <w:r w:rsidRPr="00C73A65">
        <w:rPr>
          <w:lang w:val="en-US"/>
        </w:rPr>
        <w:t xml:space="preserve"> yang diwarnai oleh </w:t>
      </w:r>
      <w:r w:rsidRPr="0034502A">
        <w:rPr>
          <w:i/>
          <w:iCs/>
          <w:lang w:val="en-US"/>
        </w:rPr>
        <w:t>fluroskopi</w:t>
      </w:r>
      <w:r w:rsidRPr="00C73A65">
        <w:rPr>
          <w:lang w:val="en-US"/>
        </w:rPr>
        <w:t xml:space="preserve">. Teknik </w:t>
      </w:r>
      <w:r w:rsidRPr="001A7356">
        <w:rPr>
          <w:i/>
          <w:iCs/>
          <w:lang w:val="en-US"/>
        </w:rPr>
        <w:t>fluroskopi</w:t>
      </w:r>
      <w:r w:rsidRPr="00C73A65">
        <w:rPr>
          <w:lang w:val="en-US"/>
        </w:rPr>
        <w:t xml:space="preserve"> adalah teknik yang memanfaatkan salah satu sinar X yaitu jika sinar tersebut terkena bahan maka akan berpenda menjadi warna tertentu </w:t>
      </w:r>
      <w:r w:rsidR="002B22A6">
        <w:rPr>
          <w:lang w:val="en-US"/>
        </w:rPr>
        <w:fldChar w:fldCharType="begin" w:fldLock="1"/>
      </w:r>
      <w:r w:rsidR="00FA601D">
        <w:rPr>
          <w:lang w:val="en-US"/>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13]","plainTextFormattedCitation":"[13]","previouslyFormattedCitation":"[13]"},"properties":{"noteIndex":0},"schema":"https://github.com/citation-style-language/schema/raw/master/csl-citation.json"}</w:instrText>
      </w:r>
      <w:r w:rsidR="002B22A6">
        <w:rPr>
          <w:lang w:val="en-US"/>
        </w:rPr>
        <w:fldChar w:fldCharType="separate"/>
      </w:r>
      <w:r w:rsidR="002B22A6" w:rsidRPr="002B22A6">
        <w:rPr>
          <w:lang w:val="en-US"/>
        </w:rPr>
        <w:t>[13]</w:t>
      </w:r>
      <w:r w:rsidR="002B22A6">
        <w:rPr>
          <w:lang w:val="en-US"/>
        </w:rPr>
        <w:fldChar w:fldCharType="end"/>
      </w:r>
      <w:r w:rsidRPr="00C73A65">
        <w:rPr>
          <w:lang w:val="en-US"/>
        </w:rPr>
        <w:t xml:space="preserve">. </w:t>
      </w:r>
      <w:r w:rsidRPr="00EF5CBA">
        <w:rPr>
          <w:i/>
          <w:iCs/>
          <w:lang w:val="en-US"/>
        </w:rPr>
        <w:t>Fluroskopi</w:t>
      </w:r>
      <w:r w:rsidRPr="00C73A65">
        <w:rPr>
          <w:lang w:val="en-US"/>
        </w:rPr>
        <w:t xml:space="preserve"> juga dapat digunakan untuk menunjang prosedur medis tertentu contohnya pada prosedur pemasangan </w:t>
      </w:r>
      <w:r w:rsidRPr="00E9228A">
        <w:rPr>
          <w:i/>
          <w:iCs/>
          <w:lang w:val="en-US"/>
        </w:rPr>
        <w:t>ring</w:t>
      </w:r>
      <w:r w:rsidRPr="00C73A65">
        <w:rPr>
          <w:lang w:val="en-US"/>
        </w:rPr>
        <w:t xml:space="preserve"> jantung </w:t>
      </w:r>
      <w:r w:rsidR="00FA601D">
        <w:rPr>
          <w:lang w:val="en-US"/>
        </w:rPr>
        <w:fldChar w:fldCharType="begin" w:fldLock="1"/>
      </w:r>
      <w:r w:rsidR="009F4FF8">
        <w:rPr>
          <w:lang w:val="en-US"/>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14]","plainTextFormattedCitation":"[14]","previouslyFormattedCitation":"[14]"},"properties":{"noteIndex":0},"schema":"https://github.com/citation-style-language/schema/raw/master/csl-citation.json"}</w:instrText>
      </w:r>
      <w:r w:rsidR="00FA601D">
        <w:rPr>
          <w:lang w:val="en-US"/>
        </w:rPr>
        <w:fldChar w:fldCharType="separate"/>
      </w:r>
      <w:r w:rsidR="00FA601D" w:rsidRPr="00FA601D">
        <w:rPr>
          <w:lang w:val="en-US"/>
        </w:rPr>
        <w:t>[14]</w:t>
      </w:r>
      <w:r w:rsidR="00FA601D">
        <w:rPr>
          <w:lang w:val="en-US"/>
        </w:rPr>
        <w:fldChar w:fldCharType="end"/>
      </w:r>
      <w:r w:rsidRPr="00C73A65">
        <w:rPr>
          <w:lang w:val="en-US"/>
        </w:rPr>
        <w:t>.</w:t>
      </w:r>
    </w:p>
    <w:p w14:paraId="3521208D" w14:textId="093DAE26" w:rsidR="00053C63" w:rsidRDefault="00685BDA" w:rsidP="00685BDA">
      <w:pPr>
        <w:pStyle w:val="ListParagraph"/>
        <w:numPr>
          <w:ilvl w:val="0"/>
          <w:numId w:val="19"/>
        </w:numPr>
        <w:rPr>
          <w:lang w:val="en-US"/>
        </w:rPr>
      </w:pPr>
      <w:r>
        <w:rPr>
          <w:lang w:val="en-US"/>
        </w:rPr>
        <w:t xml:space="preserve">Thal </w:t>
      </w:r>
    </w:p>
    <w:p w14:paraId="3193C430" w14:textId="7FE00568" w:rsidR="00FB07BD" w:rsidRDefault="008560A3" w:rsidP="00EF1AF8">
      <w:pPr>
        <w:pStyle w:val="ListParagraph"/>
        <w:numPr>
          <w:ilvl w:val="0"/>
          <w:numId w:val="0"/>
        </w:numPr>
        <w:ind w:left="720"/>
        <w:rPr>
          <w:lang w:val="en-US"/>
        </w:rPr>
      </w:pPr>
      <w:r w:rsidRPr="008560A3">
        <w:rPr>
          <w:lang w:val="en-US"/>
        </w:rPr>
        <w:t xml:space="preserve">Thal adalah parameter </w:t>
      </w:r>
      <w:r w:rsidRPr="00A226B8">
        <w:rPr>
          <w:i/>
          <w:iCs/>
          <w:lang w:val="en-US"/>
        </w:rPr>
        <w:t>thalasemia</w:t>
      </w:r>
      <w:r w:rsidRPr="008560A3">
        <w:rPr>
          <w:lang w:val="en-US"/>
        </w:rPr>
        <w:t xml:space="preserve"> yang dimiliki pasien. </w:t>
      </w:r>
      <w:r w:rsidRPr="00A76FC9">
        <w:rPr>
          <w:i/>
          <w:iCs/>
          <w:lang w:val="en-US"/>
        </w:rPr>
        <w:t>Thalasemia</w:t>
      </w:r>
      <w:r w:rsidRPr="008560A3">
        <w:rPr>
          <w:lang w:val="en-US"/>
        </w:rPr>
        <w:t xml:space="preserve"> adalah sebuah penyakit keturunan yang diakibatkan oleh gagalnya pembentukan satu dari empat asam </w:t>
      </w:r>
      <w:r w:rsidRPr="008560A3">
        <w:rPr>
          <w:lang w:val="en-US"/>
        </w:rPr>
        <w:lastRenderedPageBreak/>
        <w:t xml:space="preserve">amino yang membentuk </w:t>
      </w:r>
      <w:r w:rsidRPr="00EF481A">
        <w:rPr>
          <w:i/>
          <w:iCs/>
          <w:lang w:val="en-US"/>
        </w:rPr>
        <w:t>hemoglobin</w:t>
      </w:r>
      <w:r w:rsidRPr="008560A3">
        <w:rPr>
          <w:lang w:val="en-US"/>
        </w:rPr>
        <w:t xml:space="preserve">, sehingga </w:t>
      </w:r>
      <w:r w:rsidRPr="00EF481A">
        <w:rPr>
          <w:i/>
          <w:iCs/>
          <w:lang w:val="en-US"/>
        </w:rPr>
        <w:t>hemoglobin</w:t>
      </w:r>
      <w:r w:rsidRPr="008560A3">
        <w:rPr>
          <w:lang w:val="en-US"/>
        </w:rPr>
        <w:t xml:space="preserve"> tidak terbentuk secara sempurna </w:t>
      </w:r>
      <w:r w:rsidR="009F4FF8">
        <w:rPr>
          <w:lang w:val="en-US"/>
        </w:rPr>
        <w:fldChar w:fldCharType="begin" w:fldLock="1"/>
      </w:r>
      <w:r w:rsidR="00A252A3">
        <w:rPr>
          <w:lang w:val="en-US"/>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15]","plainTextFormattedCitation":"[15]","previouslyFormattedCitation":"[15]"},"properties":{"noteIndex":0},"schema":"https://github.com/citation-style-language/schema/raw/master/csl-citation.json"}</w:instrText>
      </w:r>
      <w:r w:rsidR="009F4FF8">
        <w:rPr>
          <w:lang w:val="en-US"/>
        </w:rPr>
        <w:fldChar w:fldCharType="separate"/>
      </w:r>
      <w:r w:rsidR="009F4FF8" w:rsidRPr="009F4FF8">
        <w:rPr>
          <w:lang w:val="en-US"/>
        </w:rPr>
        <w:t>[15]</w:t>
      </w:r>
      <w:r w:rsidR="009F4FF8">
        <w:rPr>
          <w:lang w:val="en-US"/>
        </w:rPr>
        <w:fldChar w:fldCharType="end"/>
      </w:r>
      <w:r w:rsidRPr="008560A3">
        <w:rPr>
          <w:lang w:val="en-US"/>
        </w:rPr>
        <w:t>.</w:t>
      </w:r>
    </w:p>
    <w:p w14:paraId="23464040" w14:textId="7445727B" w:rsidR="0075091B" w:rsidRPr="00061663" w:rsidRDefault="0075091B" w:rsidP="0075091B">
      <w:pPr>
        <w:pStyle w:val="Heading2"/>
        <w:rPr>
          <w:lang w:val="en-US"/>
        </w:rPr>
      </w:pPr>
      <w:r>
        <w:rPr>
          <w:lang w:val="en-US"/>
        </w:rPr>
        <w:t>Analisis</w:t>
      </w:r>
    </w:p>
    <w:p w14:paraId="5B2B2B7C" w14:textId="7A175C63" w:rsidR="007C6C72" w:rsidRDefault="00381D8E" w:rsidP="007C6C72">
      <w:pPr>
        <w:pStyle w:val="Heading3"/>
        <w:rPr>
          <w:lang w:val="en-US"/>
        </w:rPr>
      </w:pPr>
      <w:r>
        <w:rPr>
          <w:lang w:val="en-US"/>
        </w:rPr>
        <w:t>Preprocessing</w:t>
      </w:r>
    </w:p>
    <w:p w14:paraId="6D403B6C" w14:textId="11D9B61A" w:rsidR="00F32EAA" w:rsidRDefault="00F32EAA" w:rsidP="00F32EAA">
      <w:pPr>
        <w:rPr>
          <w:lang w:val="en-US"/>
        </w:rPr>
      </w:pPr>
      <w:r w:rsidRPr="00F32EAA">
        <w:rPr>
          <w:lang w:val="en-US"/>
        </w:rPr>
        <w:t xml:space="preserve">Tahapan proses </w:t>
      </w:r>
      <w:r w:rsidRPr="00A05AFC">
        <w:rPr>
          <w:i/>
          <w:iCs/>
          <w:lang w:val="en-US"/>
        </w:rPr>
        <w:t>preprocessing</w:t>
      </w:r>
      <w:r w:rsidRPr="00F32EAA">
        <w:rPr>
          <w:lang w:val="en-US"/>
        </w:rPr>
        <w:t xml:space="preserve"> yang dilakukan pada penelitian ini dapat dilihat pada </w:t>
      </w:r>
      <w:r w:rsidRPr="00C34A47">
        <w:rPr>
          <w:i/>
          <w:iCs/>
          <w:lang w:val="en-US"/>
        </w:rPr>
        <w:t>Flowchart</w:t>
      </w:r>
      <w:r w:rsidRPr="00F32EAA">
        <w:rPr>
          <w:lang w:val="en-US"/>
        </w:rPr>
        <w:t xml:space="preserve"> yang ditampilkan pada </w:t>
      </w:r>
      <w:r w:rsidRPr="0008044B">
        <w:rPr>
          <w:b/>
          <w:bCs/>
          <w:lang w:val="en-US"/>
        </w:rPr>
        <w:t xml:space="preserve">Gambar </w:t>
      </w:r>
      <w:r w:rsidR="0008044B" w:rsidRPr="0008044B">
        <w:rPr>
          <w:b/>
          <w:bCs/>
          <w:lang w:val="en-US"/>
        </w:rPr>
        <w:t>2</w:t>
      </w:r>
      <w:r w:rsidRPr="0008044B">
        <w:rPr>
          <w:b/>
          <w:bCs/>
          <w:lang w:val="en-US"/>
        </w:rPr>
        <w:t>.</w:t>
      </w:r>
      <w:r w:rsidRPr="00F32EAA">
        <w:rPr>
          <w:lang w:val="en-US"/>
        </w:rPr>
        <w:t xml:space="preserve"> di bawah ini.</w:t>
      </w:r>
    </w:p>
    <w:p w14:paraId="08C2B400" w14:textId="77777777" w:rsidR="00802567" w:rsidRDefault="00802567" w:rsidP="00802567">
      <w:pPr>
        <w:keepNext/>
        <w:jc w:val="center"/>
      </w:pPr>
      <w:r>
        <w:rPr>
          <w:lang w:val="en-US"/>
        </w:rPr>
        <w:drawing>
          <wp:inline distT="0" distB="0" distL="0" distR="0" wp14:anchorId="5E357DBB" wp14:editId="6B7D7D57">
            <wp:extent cx="3402433" cy="2301986"/>
            <wp:effectExtent l="0" t="0" r="762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216" cy="2320107"/>
                    </a:xfrm>
                    <a:prstGeom prst="rect">
                      <a:avLst/>
                    </a:prstGeom>
                  </pic:spPr>
                </pic:pic>
              </a:graphicData>
            </a:graphic>
          </wp:inline>
        </w:drawing>
      </w:r>
    </w:p>
    <w:p w14:paraId="682BC874" w14:textId="30AC1D62" w:rsidR="00802567" w:rsidRPr="00802567" w:rsidRDefault="00802567" w:rsidP="00802567">
      <w:pPr>
        <w:pStyle w:val="Caption"/>
        <w:rPr>
          <w:lang w:val="en-US"/>
        </w:rPr>
      </w:pPr>
      <w:r w:rsidRPr="00E21E46">
        <w:rPr>
          <w:b/>
          <w:bCs/>
        </w:rPr>
        <w:t xml:space="preserve">Gambar </w:t>
      </w:r>
      <w:r w:rsidRPr="00E21E46">
        <w:rPr>
          <w:b/>
          <w:bCs/>
        </w:rPr>
        <w:fldChar w:fldCharType="begin"/>
      </w:r>
      <w:r w:rsidRPr="00E21E46">
        <w:rPr>
          <w:b/>
          <w:bCs/>
        </w:rPr>
        <w:instrText xml:space="preserve"> SEQ Gambar \* ARABIC </w:instrText>
      </w:r>
      <w:r w:rsidRPr="00E21E46">
        <w:rPr>
          <w:b/>
          <w:bCs/>
        </w:rPr>
        <w:fldChar w:fldCharType="separate"/>
      </w:r>
      <w:r w:rsidR="00347755">
        <w:rPr>
          <w:b/>
          <w:bCs/>
        </w:rPr>
        <w:t>2</w:t>
      </w:r>
      <w:r w:rsidRPr="00E21E46">
        <w:rPr>
          <w:b/>
          <w:bCs/>
        </w:rPr>
        <w:fldChar w:fldCharType="end"/>
      </w:r>
      <w:r w:rsidRPr="00E21E46">
        <w:rPr>
          <w:b/>
          <w:bCs/>
          <w:lang w:val="en-US"/>
        </w:rPr>
        <w:t>.</w:t>
      </w:r>
      <w:r>
        <w:rPr>
          <w:lang w:val="en-US"/>
        </w:rPr>
        <w:t xml:space="preserve"> Flowchart Preprocessing</w:t>
      </w:r>
    </w:p>
    <w:p w14:paraId="384972BD" w14:textId="79E4EABE" w:rsidR="002B4C6E" w:rsidRDefault="00B210B2" w:rsidP="007C6C72">
      <w:pPr>
        <w:rPr>
          <w:lang w:val="en-US"/>
        </w:rPr>
      </w:pPr>
      <w:r w:rsidRPr="00B210B2">
        <w:rPr>
          <w:lang w:val="en-US"/>
        </w:rPr>
        <w:t xml:space="preserve">Seperti yang dapa dilihat pada Gambar 1.2 di atas, proses </w:t>
      </w:r>
      <w:r w:rsidRPr="00F16774">
        <w:rPr>
          <w:i/>
          <w:iCs/>
          <w:lang w:val="en-US"/>
        </w:rPr>
        <w:t>preprocessing</w:t>
      </w:r>
      <w:r w:rsidRPr="00B210B2">
        <w:rPr>
          <w:lang w:val="en-US"/>
        </w:rPr>
        <w:t xml:space="preserve"> yang dilakukan terdiri dari beberapa proses seperti hapus </w:t>
      </w:r>
      <w:r w:rsidRPr="0067503E">
        <w:rPr>
          <w:i/>
          <w:iCs/>
          <w:lang w:val="en-US"/>
        </w:rPr>
        <w:t>outlier</w:t>
      </w:r>
      <w:r w:rsidRPr="00B210B2">
        <w:rPr>
          <w:lang w:val="en-US"/>
        </w:rPr>
        <w:t xml:space="preserve">, kemudian melakukan </w:t>
      </w:r>
      <w:r w:rsidRPr="00B25EE5">
        <w:rPr>
          <w:i/>
          <w:iCs/>
          <w:lang w:val="en-US"/>
        </w:rPr>
        <w:t>dataset splitting</w:t>
      </w:r>
      <w:r w:rsidRPr="00B210B2">
        <w:rPr>
          <w:lang w:val="en-US"/>
        </w:rPr>
        <w:t xml:space="preserve"> untuk membagi </w:t>
      </w:r>
      <w:r w:rsidRPr="00E834AE">
        <w:rPr>
          <w:i/>
          <w:iCs/>
          <w:lang w:val="en-US"/>
        </w:rPr>
        <w:t>dataframe</w:t>
      </w:r>
      <w:r w:rsidRPr="00B210B2">
        <w:rPr>
          <w:lang w:val="en-US"/>
        </w:rPr>
        <w:t xml:space="preserve"> mejadi empat. Kemudian pada data dengan tipe data numerik akan dilakukan proses normalisasi, proses normalisasi dilakukan supaya proses </w:t>
      </w:r>
      <w:r w:rsidRPr="00056A2F">
        <w:rPr>
          <w:i/>
          <w:iCs/>
          <w:lang w:val="en-US"/>
        </w:rPr>
        <w:t>training</w:t>
      </w:r>
      <w:r w:rsidRPr="00B210B2">
        <w:rPr>
          <w:lang w:val="en-US"/>
        </w:rPr>
        <w:t xml:space="preserve"> menjadi lebih cepat karena dapat memudahkan model untuk memahami data </w:t>
      </w:r>
      <w:r w:rsidR="00A252A3">
        <w:rPr>
          <w:lang w:val="en-US"/>
        </w:rPr>
        <w:fldChar w:fldCharType="begin" w:fldLock="1"/>
      </w:r>
      <w:r w:rsidR="00A252A3">
        <w:rPr>
          <w:lang w:val="en-US"/>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16]","plainTextFormattedCitation":"[16]"},"properties":{"noteIndex":0},"schema":"https://github.com/citation-style-language/schema/raw/master/csl-citation.json"}</w:instrText>
      </w:r>
      <w:r w:rsidR="00A252A3">
        <w:rPr>
          <w:lang w:val="en-US"/>
        </w:rPr>
        <w:fldChar w:fldCharType="separate"/>
      </w:r>
      <w:r w:rsidR="00A252A3" w:rsidRPr="00A252A3">
        <w:rPr>
          <w:lang w:val="en-US"/>
        </w:rPr>
        <w:t>[16]</w:t>
      </w:r>
      <w:r w:rsidR="00A252A3">
        <w:rPr>
          <w:lang w:val="en-US"/>
        </w:rPr>
        <w:fldChar w:fldCharType="end"/>
      </w:r>
      <w:r w:rsidRPr="00B210B2">
        <w:rPr>
          <w:lang w:val="en-US"/>
        </w:rPr>
        <w:t xml:space="preserve">. Sedangkan pada data dengan tipe data kategorik akan dilakukan proses </w:t>
      </w:r>
      <w:r w:rsidRPr="00A813C3">
        <w:rPr>
          <w:i/>
          <w:iCs/>
          <w:lang w:val="en-US"/>
        </w:rPr>
        <w:t>e</w:t>
      </w:r>
      <w:r w:rsidR="00A813C3" w:rsidRPr="00A813C3">
        <w:rPr>
          <w:i/>
          <w:iCs/>
          <w:lang w:val="en-US"/>
        </w:rPr>
        <w:t>n</w:t>
      </w:r>
      <w:r w:rsidRPr="00A813C3">
        <w:rPr>
          <w:i/>
          <w:iCs/>
          <w:lang w:val="en-US"/>
        </w:rPr>
        <w:t>coding</w:t>
      </w:r>
      <w:r w:rsidRPr="00B210B2">
        <w:rPr>
          <w:lang w:val="en-US"/>
        </w:rPr>
        <w:t>.</w:t>
      </w:r>
      <w:r w:rsidR="002B4C6E">
        <w:rPr>
          <w:lang w:val="en-US"/>
        </w:rPr>
        <w:t xml:space="preserve"> </w:t>
      </w:r>
    </w:p>
    <w:p w14:paraId="5AA5C7F4" w14:textId="3730964B" w:rsidR="00D62761" w:rsidRDefault="008A75E9" w:rsidP="008A75E9">
      <w:pPr>
        <w:pStyle w:val="Heading3"/>
        <w:rPr>
          <w:lang w:val="en-US"/>
        </w:rPr>
      </w:pPr>
      <w:r>
        <w:rPr>
          <w:lang w:val="en-US"/>
        </w:rPr>
        <w:t>Training</w:t>
      </w:r>
    </w:p>
    <w:p w14:paraId="5E0299CE" w14:textId="23444912" w:rsidR="00D32605" w:rsidRDefault="00D9316D" w:rsidP="00D32605">
      <w:pPr>
        <w:rPr>
          <w:lang w:val="en-US"/>
        </w:rPr>
      </w:pPr>
      <w:r w:rsidRPr="00D9316D">
        <w:rPr>
          <w:lang w:val="en-US"/>
        </w:rPr>
        <w:t xml:space="preserve">Pada penelitian ini proses </w:t>
      </w:r>
      <w:r w:rsidRPr="00316A48">
        <w:rPr>
          <w:i/>
          <w:iCs/>
          <w:lang w:val="en-US"/>
        </w:rPr>
        <w:t>training</w:t>
      </w:r>
      <w:r w:rsidRPr="00D9316D">
        <w:rPr>
          <w:lang w:val="en-US"/>
        </w:rPr>
        <w:t xml:space="preserve"> dilakuakan dengan bantuan RandomizedSearch Optimizer untuk penentuan </w:t>
      </w:r>
      <w:r w:rsidRPr="0050217C">
        <w:rPr>
          <w:i/>
          <w:iCs/>
          <w:lang w:val="en-US"/>
        </w:rPr>
        <w:t>hyper parameter</w:t>
      </w:r>
      <w:r w:rsidRPr="00D9316D">
        <w:rPr>
          <w:lang w:val="en-US"/>
        </w:rPr>
        <w:t xml:space="preserve"> terbaik. </w:t>
      </w:r>
      <w:r w:rsidRPr="00F4319A">
        <w:rPr>
          <w:i/>
          <w:iCs/>
          <w:lang w:val="en-US"/>
        </w:rPr>
        <w:t>Flowchart</w:t>
      </w:r>
      <w:r w:rsidRPr="00D9316D">
        <w:rPr>
          <w:lang w:val="en-US"/>
        </w:rPr>
        <w:t xml:space="preserve"> RandomizedSearch Optimizer dapat dilihat pada </w:t>
      </w:r>
      <w:r w:rsidRPr="00BF0095">
        <w:rPr>
          <w:b/>
          <w:bCs/>
          <w:lang w:val="en-US"/>
        </w:rPr>
        <w:t>Gambar 3</w:t>
      </w:r>
      <w:r w:rsidR="00BF0095" w:rsidRPr="00BF0095">
        <w:rPr>
          <w:b/>
          <w:bCs/>
          <w:lang w:val="en-US"/>
        </w:rPr>
        <w:t>.</w:t>
      </w:r>
      <w:r w:rsidRPr="00D9316D">
        <w:rPr>
          <w:lang w:val="en-US"/>
        </w:rPr>
        <w:t xml:space="preserve"> di bawah ini.</w:t>
      </w:r>
    </w:p>
    <w:p w14:paraId="0DB40B9D" w14:textId="77777777" w:rsidR="007F33C7" w:rsidRDefault="007F33C7" w:rsidP="00D32605">
      <w:pPr>
        <w:rPr>
          <w:lang w:val="en-US"/>
        </w:rPr>
      </w:pPr>
    </w:p>
    <w:p w14:paraId="1FFB7963" w14:textId="77777777" w:rsidR="00934751" w:rsidRDefault="00934751" w:rsidP="00934751">
      <w:pPr>
        <w:keepNext/>
        <w:jc w:val="center"/>
      </w:pPr>
      <w:r>
        <w:rPr>
          <w:lang w:val="en-US"/>
        </w:rPr>
        <w:lastRenderedPageBreak/>
        <w:drawing>
          <wp:inline distT="0" distB="0" distL="0" distR="0" wp14:anchorId="49B20E2F" wp14:editId="1B6C17CE">
            <wp:extent cx="2295591" cy="1926627"/>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9429" cy="1955026"/>
                    </a:xfrm>
                    <a:prstGeom prst="rect">
                      <a:avLst/>
                    </a:prstGeom>
                  </pic:spPr>
                </pic:pic>
              </a:graphicData>
            </a:graphic>
          </wp:inline>
        </w:drawing>
      </w:r>
    </w:p>
    <w:p w14:paraId="3DB71646" w14:textId="37473355" w:rsidR="00934751" w:rsidRPr="00934751" w:rsidRDefault="00934751" w:rsidP="00934751">
      <w:pPr>
        <w:pStyle w:val="Caption"/>
        <w:rPr>
          <w:lang w:val="en-US"/>
        </w:rPr>
      </w:pPr>
      <w:r w:rsidRPr="006547A0">
        <w:rPr>
          <w:b/>
          <w:bCs/>
        </w:rPr>
        <w:t xml:space="preserve">Gambar </w:t>
      </w:r>
      <w:r w:rsidRPr="006547A0">
        <w:rPr>
          <w:b/>
          <w:bCs/>
        </w:rPr>
        <w:fldChar w:fldCharType="begin"/>
      </w:r>
      <w:r w:rsidRPr="006547A0">
        <w:rPr>
          <w:b/>
          <w:bCs/>
        </w:rPr>
        <w:instrText xml:space="preserve"> SEQ Gambar \* ARABIC </w:instrText>
      </w:r>
      <w:r w:rsidRPr="006547A0">
        <w:rPr>
          <w:b/>
          <w:bCs/>
        </w:rPr>
        <w:fldChar w:fldCharType="separate"/>
      </w:r>
      <w:r w:rsidR="00347755">
        <w:rPr>
          <w:b/>
          <w:bCs/>
        </w:rPr>
        <w:t>3</w:t>
      </w:r>
      <w:r w:rsidRPr="006547A0">
        <w:rPr>
          <w:b/>
          <w:bCs/>
        </w:rPr>
        <w:fldChar w:fldCharType="end"/>
      </w:r>
      <w:r w:rsidRPr="006547A0">
        <w:rPr>
          <w:b/>
          <w:bCs/>
          <w:lang w:val="en-US"/>
        </w:rPr>
        <w:t>.</w:t>
      </w:r>
      <w:r>
        <w:rPr>
          <w:lang w:val="en-US"/>
        </w:rPr>
        <w:t xml:space="preserve"> Flowchart RandomizedSearch Optimizer</w:t>
      </w:r>
    </w:p>
    <w:p w14:paraId="6A51EC7E" w14:textId="0282060D" w:rsidR="00EB78AA" w:rsidRDefault="00833210" w:rsidP="00D32605">
      <w:pPr>
        <w:rPr>
          <w:lang w:val="en-US"/>
        </w:rPr>
      </w:pPr>
      <w:r w:rsidRPr="00833210">
        <w:rPr>
          <w:lang w:val="en-US"/>
        </w:rPr>
        <w:t xml:space="preserve">Seperti yang dapat dilihat pada </w:t>
      </w:r>
      <w:r w:rsidRPr="00D72CE8">
        <w:rPr>
          <w:b/>
          <w:bCs/>
          <w:lang w:val="en-US"/>
        </w:rPr>
        <w:t>Gambar 3</w:t>
      </w:r>
      <w:r w:rsidR="00D72CE8" w:rsidRPr="00D72CE8">
        <w:rPr>
          <w:b/>
          <w:bCs/>
          <w:lang w:val="en-US"/>
        </w:rPr>
        <w:t>.</w:t>
      </w:r>
      <w:r w:rsidRPr="00833210">
        <w:rPr>
          <w:lang w:val="en-US"/>
        </w:rPr>
        <w:t xml:space="preserve"> di atas, </w:t>
      </w:r>
      <w:r w:rsidRPr="00783F34">
        <w:rPr>
          <w:i/>
          <w:iCs/>
          <w:lang w:val="en-US"/>
        </w:rPr>
        <w:t>hyper parameter</w:t>
      </w:r>
      <w:r w:rsidRPr="00833210">
        <w:rPr>
          <w:lang w:val="en-US"/>
        </w:rPr>
        <w:t xml:space="preserve"> yang akan dituning dituliskan dalam bentuk list dan menuliskan jumlah iterasi percobaan yang diminta. RandomizedSearch Optimizer akan menemukan parameter terbaik dari parameter yang diinputkan. RandomizedSearch Optimizer juga memiliki </w:t>
      </w:r>
      <w:r w:rsidRPr="006F1CCF">
        <w:rPr>
          <w:i/>
          <w:iCs/>
          <w:lang w:val="en-US"/>
        </w:rPr>
        <w:t>cross validation</w:t>
      </w:r>
      <w:r w:rsidRPr="00833210">
        <w:rPr>
          <w:lang w:val="en-US"/>
        </w:rPr>
        <w:t>.</w:t>
      </w:r>
      <w:r w:rsidR="00A90DF5">
        <w:rPr>
          <w:lang w:val="en-US"/>
        </w:rPr>
        <w:t xml:space="preserve"> Algoritma XgBoost memiliki rumus utama untuk menentukan nilai </w:t>
      </w:r>
      <w:r w:rsidR="00A90DF5" w:rsidRPr="00D762C1">
        <w:rPr>
          <w:i/>
          <w:iCs/>
          <w:lang w:val="en-US"/>
        </w:rPr>
        <w:t>similarity</w:t>
      </w:r>
      <w:r w:rsidR="00D762C1">
        <w:rPr>
          <w:lang w:val="en-US"/>
        </w:rPr>
        <w:t xml:space="preserve">, nilai </w:t>
      </w:r>
      <w:r w:rsidR="00D762C1" w:rsidRPr="00D762C1">
        <w:rPr>
          <w:i/>
          <w:iCs/>
          <w:lang w:val="en-US"/>
        </w:rPr>
        <w:t>gain</w:t>
      </w:r>
      <w:r w:rsidR="00D762C1">
        <w:rPr>
          <w:lang w:val="en-US"/>
        </w:rPr>
        <w:t xml:space="preserve">, dan </w:t>
      </w:r>
      <w:r w:rsidR="00D762C1" w:rsidRPr="00D762C1">
        <w:rPr>
          <w:i/>
          <w:iCs/>
          <w:lang w:val="en-US"/>
        </w:rPr>
        <w:t>output value</w:t>
      </w:r>
      <w:r w:rsidR="00A90DF5">
        <w:rPr>
          <w:lang w:val="en-US"/>
        </w:rPr>
        <w:t xml:space="preserve"> yang dapat dilihat pada </w:t>
      </w:r>
      <w:r w:rsidR="00D762C1" w:rsidRPr="00D762C1">
        <w:rPr>
          <w:b/>
          <w:bCs/>
          <w:lang w:val="en-US"/>
        </w:rPr>
        <w:t>p</w:t>
      </w:r>
      <w:r w:rsidR="00A90DF5" w:rsidRPr="00D762C1">
        <w:rPr>
          <w:b/>
          <w:bCs/>
          <w:lang w:val="en-US"/>
        </w:rPr>
        <w:t>ersamaan</w:t>
      </w:r>
      <w:r w:rsidR="00A90DF5">
        <w:rPr>
          <w:lang w:val="en-US"/>
        </w:rPr>
        <w:t xml:space="preserve"> </w:t>
      </w:r>
      <w:r w:rsidR="00C43418" w:rsidRPr="00C43418">
        <w:rPr>
          <w:b/>
          <w:bCs/>
          <w:lang w:val="en-US"/>
        </w:rPr>
        <w:t>1</w:t>
      </w:r>
      <w:r w:rsidR="00C43418">
        <w:rPr>
          <w:lang w:val="en-US"/>
        </w:rPr>
        <w:t xml:space="preserve">, </w:t>
      </w:r>
      <w:r w:rsidR="00C43418" w:rsidRPr="00C43418">
        <w:rPr>
          <w:b/>
          <w:bCs/>
          <w:lang w:val="en-US"/>
        </w:rPr>
        <w:t>2</w:t>
      </w:r>
      <w:r w:rsidR="00C43418">
        <w:rPr>
          <w:lang w:val="en-US"/>
        </w:rPr>
        <w:t xml:space="preserve">, dan </w:t>
      </w:r>
      <w:r w:rsidR="00C43418" w:rsidRPr="00C43418">
        <w:rPr>
          <w:b/>
          <w:bCs/>
          <w:lang w:val="en-US"/>
        </w:rPr>
        <w:t>3</w:t>
      </w:r>
      <w:r w:rsidR="00A90DF5">
        <w:rPr>
          <w:lang w:val="en-US"/>
        </w:rPr>
        <w:t>di bawah ini.</w:t>
      </w:r>
    </w:p>
    <w:p w14:paraId="3A00481D" w14:textId="0C175216" w:rsidR="00604C9F" w:rsidRDefault="001E26F7" w:rsidP="00604C9F">
      <w:pPr>
        <w:pStyle w:val="persamaan"/>
        <w:ind w:left="288"/>
      </w:pPr>
      <m:oMath>
        <m:r>
          <w:rPr>
            <w:rFonts w:ascii="Cambria Math" w:hAnsi="Cambria Math"/>
          </w:rPr>
          <m:t>similarity=</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residual)</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e>
                </m:d>
                <m:r>
                  <w:rPr>
                    <w:rFonts w:ascii="Cambria Math" w:hAnsi="Cambria Math"/>
                  </w:rPr>
                  <m:t>+</m:t>
                </m:r>
                <m:r>
                  <w:rPr>
                    <w:rFonts w:ascii="Cambria Math" w:hAnsi="Cambria Math"/>
                  </w:rPr>
                  <m:t>λ</m:t>
                </m:r>
              </m:e>
            </m:nary>
          </m:den>
        </m:f>
      </m:oMath>
      <w:r w:rsidR="00604C9F">
        <w:tab/>
        <w:t>(</w:t>
      </w:r>
      <w:r w:rsidR="00633FCA">
        <w:t>1</w:t>
      </w:r>
      <w:r w:rsidR="00604C9F">
        <w:t>)</w:t>
      </w:r>
    </w:p>
    <w:p w14:paraId="60D746BD" w14:textId="47F4662D" w:rsidR="00506F4B" w:rsidRDefault="00506F4B" w:rsidP="00506F4B">
      <w:pPr>
        <w:pStyle w:val="persamaan"/>
        <w:ind w:left="288"/>
      </w:pPr>
      <m:oMath>
        <m:r>
          <w:rPr>
            <w:rFonts w:ascii="Cambria Math" w:hAnsi="Cambria Math"/>
          </w:rPr>
          <m:t>gain=left similarity+right similarity-root similarity</m:t>
        </m:r>
      </m:oMath>
      <w:r>
        <w:tab/>
        <w:t>(</w:t>
      </w:r>
      <w:r w:rsidR="00633FCA">
        <w:t>2</w:t>
      </w:r>
      <w:r>
        <w:t>)</w:t>
      </w:r>
    </w:p>
    <w:p w14:paraId="060099E7" w14:textId="6C4192A8" w:rsidR="00BF50B7" w:rsidRDefault="00BF50B7" w:rsidP="00A47932">
      <w:pPr>
        <w:pStyle w:val="persamaan"/>
        <w:ind w:left="288"/>
      </w:pPr>
      <m:oMath>
        <m:sSub>
          <m:sSubPr>
            <m:ctrlPr>
              <w:rPr>
                <w:rFonts w:ascii="Cambria Math" w:hAnsi="Cambria Math"/>
                <w:i/>
              </w:rPr>
            </m:ctrlPr>
          </m:sSubPr>
          <m:e>
            <m:r>
              <w:rPr>
                <w:rFonts w:ascii="Cambria Math" w:hAnsi="Cambria Math"/>
              </w:rPr>
              <m:t>O</m:t>
            </m:r>
          </m:e>
          <m:sub>
            <m:r>
              <w:rPr>
                <w:rFonts w:ascii="Cambria Math" w:hAnsi="Cambria Math"/>
              </w:rPr>
              <m:t>value</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m:t>
                    </m:r>
                  </m:sub>
                </m:sSub>
                <m:r>
                  <w:rPr>
                    <w:rFonts w:ascii="Cambria Math" w:hAnsi="Cambria Math"/>
                  </w:rPr>
                  <m:t>)</m:t>
                </m:r>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v probability</m:t>
                        </m:r>
                      </m:e>
                      <m:sub>
                        <m:r>
                          <w:rPr>
                            <w:rFonts w:ascii="Cambria Math" w:hAnsi="Cambria Math"/>
                          </w:rPr>
                          <m:t>i</m:t>
                        </m:r>
                      </m:sub>
                    </m:sSub>
                    <m:r>
                      <w:rPr>
                        <w:rFonts w:ascii="Cambria Math" w:hAnsi="Cambria Math"/>
                      </w:rPr>
                      <m:t>)</m:t>
                    </m:r>
                  </m:e>
                </m:d>
                <m:r>
                  <w:rPr>
                    <w:rFonts w:ascii="Cambria Math" w:hAnsi="Cambria Math"/>
                  </w:rPr>
                  <m:t>+λ</m:t>
                </m:r>
              </m:e>
            </m:nary>
          </m:den>
        </m:f>
      </m:oMath>
      <w:r w:rsidR="00A47932">
        <w:tab/>
        <w:t>(3)</w:t>
      </w:r>
    </w:p>
    <w:p w14:paraId="2AA42314" w14:textId="5F2F03B5" w:rsidR="0072434C" w:rsidRDefault="0072434C" w:rsidP="0072434C">
      <w:pPr>
        <w:pStyle w:val="Heading3"/>
        <w:rPr>
          <w:lang w:val="en-US"/>
        </w:rPr>
      </w:pPr>
      <w:r>
        <w:rPr>
          <w:lang w:val="en-US"/>
        </w:rPr>
        <w:t>Evaluasi</w:t>
      </w:r>
    </w:p>
    <w:p w14:paraId="29AE1C22" w14:textId="1D6B2B0B" w:rsidR="0072434C" w:rsidRDefault="00B65BEA" w:rsidP="0072434C">
      <w:pPr>
        <w:rPr>
          <w:lang w:val="en-US"/>
        </w:rPr>
      </w:pPr>
      <w:r w:rsidRPr="00B65BEA">
        <w:rPr>
          <w:lang w:val="en-US"/>
        </w:rPr>
        <w:t xml:space="preserve">Evalusai yang dilakukan bertujuan untuk melihat performa model </w:t>
      </w:r>
      <w:r w:rsidRPr="00081704">
        <w:rPr>
          <w:i/>
          <w:iCs/>
          <w:lang w:val="en-US"/>
        </w:rPr>
        <w:t>machine learning</w:t>
      </w:r>
      <w:r w:rsidRPr="00B65BEA">
        <w:rPr>
          <w:lang w:val="en-US"/>
        </w:rPr>
        <w:t xml:space="preserve"> yang dibuat. Untun melakukan evaluasi dilakukan dengan cara menguji model yang ada menggunakan </w:t>
      </w:r>
      <w:r w:rsidRPr="00FD5C2B">
        <w:rPr>
          <w:i/>
          <w:iCs/>
          <w:lang w:val="en-US"/>
        </w:rPr>
        <w:t>data train</w:t>
      </w:r>
      <w:r w:rsidRPr="00B65BEA">
        <w:rPr>
          <w:lang w:val="en-US"/>
        </w:rPr>
        <w:t xml:space="preserve"> dan </w:t>
      </w:r>
      <w:r w:rsidRPr="00D76521">
        <w:rPr>
          <w:i/>
          <w:iCs/>
          <w:lang w:val="en-US"/>
        </w:rPr>
        <w:t>data testing</w:t>
      </w:r>
      <w:r w:rsidRPr="00B65BEA">
        <w:rPr>
          <w:lang w:val="en-US"/>
        </w:rPr>
        <w:t xml:space="preserve"> yang ada, dan juga dilakukan evaluasi dengan </w:t>
      </w:r>
      <w:r w:rsidRPr="00BB26EE">
        <w:rPr>
          <w:i/>
          <w:iCs/>
          <w:lang w:val="en-US"/>
        </w:rPr>
        <w:t>dataset</w:t>
      </w:r>
      <w:r w:rsidRPr="00B65BEA">
        <w:rPr>
          <w:lang w:val="en-US"/>
        </w:rPr>
        <w:t xml:space="preserve"> lain</w:t>
      </w:r>
      <w:r w:rsidR="00BC2CEE">
        <w:rPr>
          <w:lang w:val="en-US"/>
        </w:rPr>
        <w:t xml:space="preserve"> yaitu </w:t>
      </w:r>
      <w:r w:rsidR="00BC2CEE" w:rsidRPr="00BC2CEE">
        <w:rPr>
          <w:i/>
          <w:iCs/>
          <w:lang w:val="en-US"/>
        </w:rPr>
        <w:t>statelog dataset</w:t>
      </w:r>
      <w:r w:rsidRPr="00B65BEA">
        <w:rPr>
          <w:lang w:val="en-US"/>
        </w:rPr>
        <w:t xml:space="preserve">. Hasil evaluasi ditampilkan dalam bentuk </w:t>
      </w:r>
      <w:r w:rsidRPr="004243E8">
        <w:rPr>
          <w:i/>
          <w:iCs/>
          <w:lang w:val="en-US"/>
        </w:rPr>
        <w:t>confussion matrix</w:t>
      </w:r>
      <w:r w:rsidRPr="00B65BEA">
        <w:rPr>
          <w:lang w:val="en-US"/>
        </w:rPr>
        <w:t xml:space="preserve">, sehingga dapat menghitung akurasi model dari </w:t>
      </w:r>
      <w:r w:rsidRPr="00806C05">
        <w:rPr>
          <w:i/>
          <w:iCs/>
          <w:lang w:val="en-US"/>
        </w:rPr>
        <w:t>confussion matrix</w:t>
      </w:r>
      <w:r w:rsidRPr="00B65BEA">
        <w:rPr>
          <w:lang w:val="en-US"/>
        </w:rPr>
        <w:t xml:space="preserve"> tersebut.</w:t>
      </w:r>
    </w:p>
    <w:p w14:paraId="335F0104" w14:textId="3ABDE52A" w:rsidR="00DF38B8" w:rsidRDefault="00DF38B8" w:rsidP="00DF38B8">
      <w:pPr>
        <w:pStyle w:val="Heading2"/>
        <w:rPr>
          <w:lang w:val="en-US"/>
        </w:rPr>
      </w:pPr>
      <w:r>
        <w:rPr>
          <w:lang w:val="en-US"/>
        </w:rPr>
        <w:t>Pengembangan Aplikasi</w:t>
      </w:r>
    </w:p>
    <w:p w14:paraId="220D42D8" w14:textId="66DB4369" w:rsidR="008833E9" w:rsidRDefault="003E2703" w:rsidP="008833E9">
      <w:pPr>
        <w:rPr>
          <w:lang w:val="en-US"/>
        </w:rPr>
      </w:pPr>
      <w:r w:rsidRPr="003E2703">
        <w:rPr>
          <w:lang w:val="en-US"/>
        </w:rPr>
        <w:t xml:space="preserve">Pengembangan aplikasi yang dilakukan dalam penelitian ini dilakukan dengan model pengembangan </w:t>
      </w:r>
      <w:r w:rsidRPr="001E6DB0">
        <w:rPr>
          <w:i/>
          <w:iCs/>
          <w:lang w:val="en-US"/>
        </w:rPr>
        <w:t>waterfall</w:t>
      </w:r>
      <w:r w:rsidRPr="003E2703">
        <w:rPr>
          <w:lang w:val="en-US"/>
        </w:rPr>
        <w:t xml:space="preserve">. Untuk tahapan </w:t>
      </w:r>
      <w:r w:rsidRPr="009B4DF5">
        <w:rPr>
          <w:i/>
          <w:iCs/>
          <w:lang w:val="en-US"/>
        </w:rPr>
        <w:t>waterfall</w:t>
      </w:r>
      <w:r w:rsidRPr="003E2703">
        <w:rPr>
          <w:lang w:val="en-US"/>
        </w:rPr>
        <w:t xml:space="preserve"> dapat dilihat pada </w:t>
      </w:r>
      <w:r w:rsidRPr="009B4DF5">
        <w:rPr>
          <w:b/>
          <w:bCs/>
          <w:lang w:val="en-US"/>
        </w:rPr>
        <w:t>Gambar 4</w:t>
      </w:r>
      <w:r w:rsidR="009B4DF5" w:rsidRPr="009B4DF5">
        <w:rPr>
          <w:b/>
          <w:bCs/>
          <w:lang w:val="en-US"/>
        </w:rPr>
        <w:t>.</w:t>
      </w:r>
      <w:r w:rsidRPr="003E2703">
        <w:rPr>
          <w:lang w:val="en-US"/>
        </w:rPr>
        <w:t xml:space="preserve"> di bawah ini.</w:t>
      </w:r>
    </w:p>
    <w:p w14:paraId="34345917" w14:textId="77777777" w:rsidR="006C3BDA" w:rsidRDefault="006C3BDA" w:rsidP="006C3BDA">
      <w:pPr>
        <w:keepNext/>
        <w:jc w:val="center"/>
      </w:pPr>
      <w:r>
        <w:rPr>
          <w:lang w:val="en-US"/>
        </w:rPr>
        <w:drawing>
          <wp:inline distT="0" distB="0" distL="0" distR="0" wp14:anchorId="14D722D2" wp14:editId="7C64FDEC">
            <wp:extent cx="2035480" cy="1604995"/>
            <wp:effectExtent l="0" t="0" r="3175"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3827" cy="1619462"/>
                    </a:xfrm>
                    <a:prstGeom prst="rect">
                      <a:avLst/>
                    </a:prstGeom>
                  </pic:spPr>
                </pic:pic>
              </a:graphicData>
            </a:graphic>
          </wp:inline>
        </w:drawing>
      </w:r>
    </w:p>
    <w:p w14:paraId="468EB519" w14:textId="2FC54668" w:rsidR="003E2703" w:rsidRPr="006C3BDA" w:rsidRDefault="006C3BDA" w:rsidP="006C3BDA">
      <w:pPr>
        <w:pStyle w:val="Caption"/>
        <w:rPr>
          <w:lang w:val="en-US"/>
        </w:rPr>
      </w:pPr>
      <w:r w:rsidRPr="006C3BDA">
        <w:rPr>
          <w:b/>
          <w:bCs/>
        </w:rPr>
        <w:t xml:space="preserve">Gambar </w:t>
      </w:r>
      <w:r w:rsidRPr="006C3BDA">
        <w:rPr>
          <w:b/>
          <w:bCs/>
        </w:rPr>
        <w:fldChar w:fldCharType="begin"/>
      </w:r>
      <w:r w:rsidRPr="006C3BDA">
        <w:rPr>
          <w:b/>
          <w:bCs/>
        </w:rPr>
        <w:instrText xml:space="preserve"> SEQ Gambar \* ARABIC </w:instrText>
      </w:r>
      <w:r w:rsidRPr="006C3BDA">
        <w:rPr>
          <w:b/>
          <w:bCs/>
        </w:rPr>
        <w:fldChar w:fldCharType="separate"/>
      </w:r>
      <w:r w:rsidR="00347755">
        <w:rPr>
          <w:b/>
          <w:bCs/>
        </w:rPr>
        <w:t>4</w:t>
      </w:r>
      <w:r w:rsidRPr="006C3BDA">
        <w:rPr>
          <w:b/>
          <w:bCs/>
        </w:rPr>
        <w:fldChar w:fldCharType="end"/>
      </w:r>
      <w:r w:rsidRPr="006C3BDA">
        <w:rPr>
          <w:b/>
          <w:bCs/>
          <w:lang w:val="en-US"/>
        </w:rPr>
        <w:t>.</w:t>
      </w:r>
      <w:r>
        <w:rPr>
          <w:lang w:val="en-US"/>
        </w:rPr>
        <w:t xml:space="preserve"> Tahapan Waterfall</w:t>
      </w:r>
    </w:p>
    <w:p w14:paraId="0F070D40" w14:textId="52CAE803" w:rsidR="003E2703" w:rsidRPr="008833E9" w:rsidRDefault="002A6D81" w:rsidP="008833E9">
      <w:pPr>
        <w:rPr>
          <w:lang w:val="en-US"/>
        </w:rPr>
      </w:pPr>
      <w:r>
        <w:rPr>
          <w:lang w:val="en-US"/>
        </w:rPr>
        <w:lastRenderedPageBreak/>
        <w:t xml:space="preserve">Seperti yang dapat dilihat pada </w:t>
      </w:r>
      <w:r w:rsidRPr="002F13D7">
        <w:rPr>
          <w:b/>
          <w:bCs/>
          <w:lang w:val="en-US"/>
        </w:rPr>
        <w:t>Gambar 4.</w:t>
      </w:r>
      <w:r>
        <w:rPr>
          <w:lang w:val="en-US"/>
        </w:rPr>
        <w:t xml:space="preserve"> </w:t>
      </w:r>
      <w:r w:rsidR="002F13D7">
        <w:rPr>
          <w:lang w:val="en-US"/>
        </w:rPr>
        <w:t>d</w:t>
      </w:r>
      <w:r>
        <w:rPr>
          <w:lang w:val="en-US"/>
        </w:rPr>
        <w:t>i atas, t</w:t>
      </w:r>
      <w:r w:rsidR="00F40F3E" w:rsidRPr="00F40F3E">
        <w:rPr>
          <w:lang w:val="en-US"/>
        </w:rPr>
        <w:t xml:space="preserve">ahapan </w:t>
      </w:r>
      <w:r w:rsidR="00F40F3E" w:rsidRPr="00F40F3E">
        <w:rPr>
          <w:i/>
          <w:iCs/>
          <w:lang w:val="en-US"/>
        </w:rPr>
        <w:t>waterfall</w:t>
      </w:r>
      <w:r w:rsidR="00F40F3E" w:rsidRPr="00F40F3E">
        <w:rPr>
          <w:lang w:val="en-US"/>
        </w:rPr>
        <w:t xml:space="preserve"> diawali dari analisis kebutuhan baik kebutuhan fungsional maupun non fungsional, kemudian desain, coding, pengujian aplikasi, hingga pemeliharaan aplikasi setelah selesai dibuat.</w:t>
      </w:r>
    </w:p>
    <w:p w14:paraId="76D61D98" w14:textId="63258D55" w:rsidR="00692B40" w:rsidRDefault="00DD0274" w:rsidP="00692B40">
      <w:pPr>
        <w:pStyle w:val="Heading1"/>
        <w:rPr>
          <w:lang w:val="en-US"/>
        </w:rPr>
      </w:pPr>
      <w:r>
        <w:rPr>
          <w:lang w:val="en-US"/>
        </w:rPr>
        <w:t>Hasil dan Pembahasan</w:t>
      </w:r>
    </w:p>
    <w:p w14:paraId="761F3FB4" w14:textId="278F7227" w:rsidR="008B5CF4" w:rsidRDefault="008B5CF4" w:rsidP="00692B40">
      <w:pPr>
        <w:rPr>
          <w:lang w:val="en-US"/>
        </w:rPr>
      </w:pPr>
      <w:r w:rsidRPr="008B5CF4">
        <w:rPr>
          <w:lang w:val="en-US"/>
        </w:rPr>
        <w:t xml:space="preserve">Hasil dari penelitian ini adalah model </w:t>
      </w:r>
      <w:r w:rsidRPr="00742DA3">
        <w:rPr>
          <w:i/>
          <w:iCs/>
          <w:lang w:val="en-US"/>
        </w:rPr>
        <w:t>machine learning</w:t>
      </w:r>
      <w:r w:rsidRPr="008B5CF4">
        <w:rPr>
          <w:lang w:val="en-US"/>
        </w:rPr>
        <w:t xml:space="preserve"> yang dapat memprediksi penyakit jantung. Hasil evaluasi dan pengujian model yang dibuat dapat dilihat pada </w:t>
      </w:r>
      <w:r w:rsidRPr="006A3918">
        <w:rPr>
          <w:b/>
          <w:bCs/>
          <w:lang w:val="en-US"/>
        </w:rPr>
        <w:t>Gambar 5.</w:t>
      </w:r>
      <w:r w:rsidRPr="008B5CF4">
        <w:rPr>
          <w:lang w:val="en-US"/>
        </w:rPr>
        <w:t xml:space="preserve"> di bawah ini.</w:t>
      </w:r>
      <w:r w:rsidR="00DD0274">
        <w:rPr>
          <w:lang w:val="en-US"/>
        </w:rPr>
        <w:t xml:space="preserve"> </w:t>
      </w:r>
    </w:p>
    <w:p w14:paraId="073E32C7" w14:textId="77777777" w:rsidR="00874E75" w:rsidRDefault="00874E75" w:rsidP="00874E75">
      <w:pPr>
        <w:keepNext/>
        <w:jc w:val="center"/>
      </w:pPr>
      <w:r>
        <w:rPr>
          <w:lang w:val="en-US"/>
        </w:rPr>
        <w:drawing>
          <wp:inline distT="0" distB="0" distL="0" distR="0" wp14:anchorId="3E77247D" wp14:editId="7EDE9A1B">
            <wp:extent cx="2928638" cy="15441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47591" cy="1554102"/>
                    </a:xfrm>
                    <a:prstGeom prst="rect">
                      <a:avLst/>
                    </a:prstGeom>
                  </pic:spPr>
                </pic:pic>
              </a:graphicData>
            </a:graphic>
          </wp:inline>
        </w:drawing>
      </w:r>
    </w:p>
    <w:p w14:paraId="451AF75E" w14:textId="4DE7E26A" w:rsidR="00874E75" w:rsidRPr="00874E75" w:rsidRDefault="00874E75" w:rsidP="00874E75">
      <w:pPr>
        <w:pStyle w:val="Caption"/>
        <w:rPr>
          <w:lang w:val="en-US"/>
        </w:rPr>
      </w:pPr>
      <w:r w:rsidRPr="00230CC9">
        <w:rPr>
          <w:b/>
          <w:bCs/>
        </w:rPr>
        <w:t xml:space="preserve">Gambar </w:t>
      </w:r>
      <w:r w:rsidRPr="00230CC9">
        <w:rPr>
          <w:b/>
          <w:bCs/>
        </w:rPr>
        <w:fldChar w:fldCharType="begin"/>
      </w:r>
      <w:r w:rsidRPr="00230CC9">
        <w:rPr>
          <w:b/>
          <w:bCs/>
        </w:rPr>
        <w:instrText xml:space="preserve"> SEQ Gambar \* ARABIC </w:instrText>
      </w:r>
      <w:r w:rsidRPr="00230CC9">
        <w:rPr>
          <w:b/>
          <w:bCs/>
        </w:rPr>
        <w:fldChar w:fldCharType="separate"/>
      </w:r>
      <w:r w:rsidR="00347755">
        <w:rPr>
          <w:b/>
          <w:bCs/>
        </w:rPr>
        <w:t>5</w:t>
      </w:r>
      <w:r w:rsidRPr="00230CC9">
        <w:rPr>
          <w:b/>
          <w:bCs/>
        </w:rPr>
        <w:fldChar w:fldCharType="end"/>
      </w:r>
      <w:r w:rsidRPr="00230CC9">
        <w:rPr>
          <w:b/>
          <w:bCs/>
          <w:lang w:val="en-US"/>
        </w:rPr>
        <w:t>.</w:t>
      </w:r>
      <w:r>
        <w:rPr>
          <w:lang w:val="en-US"/>
        </w:rPr>
        <w:t xml:space="preserve"> Confusion Matrix Model</w:t>
      </w:r>
    </w:p>
    <w:p w14:paraId="246D79B6" w14:textId="3AEF5F55" w:rsidR="00F62D03" w:rsidRDefault="00A66DAF" w:rsidP="00692B40">
      <w:pPr>
        <w:rPr>
          <w:lang w:val="en-US"/>
        </w:rPr>
      </w:pPr>
      <w:r w:rsidRPr="00A66DAF">
        <w:rPr>
          <w:lang w:val="en-US"/>
        </w:rPr>
        <w:t xml:space="preserve">Pada </w:t>
      </w:r>
      <w:r w:rsidRPr="00A66DAF">
        <w:rPr>
          <w:b/>
          <w:bCs/>
          <w:lang w:val="en-US"/>
        </w:rPr>
        <w:t>Gambar 5.</w:t>
      </w:r>
      <w:r w:rsidRPr="00A66DAF">
        <w:rPr>
          <w:lang w:val="en-US"/>
        </w:rPr>
        <w:t xml:space="preserve"> di atas dapat dilihat bahwa hasil mode yang dibuat mendapatkan akurasi sebesar 91% pada </w:t>
      </w:r>
      <w:r w:rsidRPr="00A93213">
        <w:rPr>
          <w:i/>
          <w:iCs/>
          <w:lang w:val="en-US"/>
        </w:rPr>
        <w:t>data training</w:t>
      </w:r>
      <w:r w:rsidRPr="00A66DAF">
        <w:rPr>
          <w:lang w:val="en-US"/>
        </w:rPr>
        <w:t xml:space="preserve"> dan akurasi sebesar 83% pada </w:t>
      </w:r>
      <w:r w:rsidRPr="004B3D34">
        <w:rPr>
          <w:i/>
          <w:iCs/>
          <w:lang w:val="en-US"/>
        </w:rPr>
        <w:t>data testing</w:t>
      </w:r>
      <w:r w:rsidRPr="00A66DAF">
        <w:rPr>
          <w:lang w:val="en-US"/>
        </w:rPr>
        <w:t xml:space="preserve">. Sedangkan untuk hasil pengujian model dengan </w:t>
      </w:r>
      <w:r w:rsidRPr="00FB3005">
        <w:rPr>
          <w:i/>
          <w:iCs/>
          <w:lang w:val="en-US"/>
        </w:rPr>
        <w:t>dataset</w:t>
      </w:r>
      <w:r w:rsidRPr="00A66DAF">
        <w:rPr>
          <w:lang w:val="en-US"/>
        </w:rPr>
        <w:t xml:space="preserve"> lain dapat dilihat pada </w:t>
      </w:r>
      <w:r w:rsidRPr="00857F14">
        <w:rPr>
          <w:b/>
          <w:bCs/>
          <w:lang w:val="en-US"/>
        </w:rPr>
        <w:t>Gambar 6.</w:t>
      </w:r>
      <w:r w:rsidRPr="00A66DAF">
        <w:rPr>
          <w:lang w:val="en-US"/>
        </w:rPr>
        <w:t xml:space="preserve"> di bawah ini.</w:t>
      </w:r>
      <w:r w:rsidR="00DD0274">
        <w:rPr>
          <w:lang w:val="en-US"/>
        </w:rPr>
        <w:t xml:space="preserve"> </w:t>
      </w:r>
    </w:p>
    <w:p w14:paraId="27ABBE2C" w14:textId="77777777" w:rsidR="002001C8" w:rsidRDefault="002001C8" w:rsidP="002001C8">
      <w:pPr>
        <w:keepNext/>
        <w:jc w:val="center"/>
      </w:pPr>
      <w:r>
        <w:rPr>
          <w:lang w:val="en-US"/>
        </w:rPr>
        <w:drawing>
          <wp:inline distT="0" distB="0" distL="0" distR="0" wp14:anchorId="0C6DD38F" wp14:editId="5F9BD14F">
            <wp:extent cx="2998977" cy="16032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07191" cy="1607616"/>
                    </a:xfrm>
                    <a:prstGeom prst="rect">
                      <a:avLst/>
                    </a:prstGeom>
                  </pic:spPr>
                </pic:pic>
              </a:graphicData>
            </a:graphic>
          </wp:inline>
        </w:drawing>
      </w:r>
    </w:p>
    <w:p w14:paraId="0C291D3E" w14:textId="2AEA7F86" w:rsidR="00F62C54" w:rsidRPr="002001C8" w:rsidRDefault="002001C8" w:rsidP="002001C8">
      <w:pPr>
        <w:pStyle w:val="Caption"/>
        <w:rPr>
          <w:lang w:val="en-US"/>
        </w:rPr>
      </w:pPr>
      <w:r w:rsidRPr="00227008">
        <w:rPr>
          <w:b/>
          <w:bCs/>
        </w:rPr>
        <w:t xml:space="preserve">Gambar </w:t>
      </w:r>
      <w:r w:rsidRPr="00227008">
        <w:rPr>
          <w:b/>
          <w:bCs/>
        </w:rPr>
        <w:fldChar w:fldCharType="begin"/>
      </w:r>
      <w:r w:rsidRPr="00227008">
        <w:rPr>
          <w:b/>
          <w:bCs/>
        </w:rPr>
        <w:instrText xml:space="preserve"> SEQ Gambar \* ARABIC </w:instrText>
      </w:r>
      <w:r w:rsidRPr="00227008">
        <w:rPr>
          <w:b/>
          <w:bCs/>
        </w:rPr>
        <w:fldChar w:fldCharType="separate"/>
      </w:r>
      <w:r w:rsidR="00347755">
        <w:rPr>
          <w:b/>
          <w:bCs/>
        </w:rPr>
        <w:t>6</w:t>
      </w:r>
      <w:r w:rsidRPr="00227008">
        <w:rPr>
          <w:b/>
          <w:bCs/>
        </w:rPr>
        <w:fldChar w:fldCharType="end"/>
      </w:r>
      <w:r w:rsidRPr="00227008">
        <w:rPr>
          <w:b/>
          <w:bCs/>
          <w:lang w:val="en-US"/>
        </w:rPr>
        <w:t>.</w:t>
      </w:r>
      <w:r>
        <w:rPr>
          <w:lang w:val="en-US"/>
        </w:rPr>
        <w:t xml:space="preserve"> Confusion Matrix Pada Dataset Lain</w:t>
      </w:r>
    </w:p>
    <w:p w14:paraId="21C2E043" w14:textId="6338D3F9" w:rsidR="00F62C54" w:rsidRDefault="004F1F05" w:rsidP="00692B40">
      <w:pPr>
        <w:rPr>
          <w:lang w:val="en-US"/>
        </w:rPr>
      </w:pPr>
      <w:r w:rsidRPr="004F1F05">
        <w:rPr>
          <w:lang w:val="en-US"/>
        </w:rPr>
        <w:t xml:space="preserve">Seperti yang dapat dilihat pada </w:t>
      </w:r>
      <w:r w:rsidRPr="003D441B">
        <w:rPr>
          <w:b/>
          <w:bCs/>
          <w:lang w:val="en-US"/>
        </w:rPr>
        <w:t>Gambar 6.</w:t>
      </w:r>
      <w:r w:rsidRPr="004F1F05">
        <w:rPr>
          <w:lang w:val="en-US"/>
        </w:rPr>
        <w:t xml:space="preserve"> di atas, akurasi model secara keseluruhan mendapatkan akurasi sebesar 90% dan apabila model dilakukan pengujian dengan </w:t>
      </w:r>
      <w:r w:rsidRPr="00244A4D">
        <w:rPr>
          <w:i/>
          <w:iCs/>
          <w:lang w:val="en-US"/>
        </w:rPr>
        <w:t>dataset</w:t>
      </w:r>
      <w:r w:rsidRPr="004F1F05">
        <w:rPr>
          <w:lang w:val="en-US"/>
        </w:rPr>
        <w:t xml:space="preserve"> lain yaitu </w:t>
      </w:r>
      <w:r w:rsidRPr="00244A4D">
        <w:rPr>
          <w:i/>
          <w:iCs/>
          <w:lang w:val="en-US"/>
        </w:rPr>
        <w:t>dataset statelog</w:t>
      </w:r>
      <w:r w:rsidRPr="004F1F05">
        <w:rPr>
          <w:lang w:val="en-US"/>
        </w:rPr>
        <w:t>, maka model mendapatkan akurasi sebesar 78%.</w:t>
      </w:r>
    </w:p>
    <w:p w14:paraId="2F47F6DE" w14:textId="1C03835F" w:rsidR="00ED170A" w:rsidRDefault="00ED170A" w:rsidP="00ED170A">
      <w:pPr>
        <w:pStyle w:val="Heading1"/>
        <w:rPr>
          <w:lang w:val="en-US"/>
        </w:rPr>
      </w:pPr>
      <w:r>
        <w:rPr>
          <w:lang w:val="en-US"/>
        </w:rPr>
        <w:t>Kesimpulan dan Saran</w:t>
      </w:r>
    </w:p>
    <w:p w14:paraId="00DE123E" w14:textId="77777777" w:rsidR="000F53FF" w:rsidRPr="000F53FF" w:rsidRDefault="000F53FF" w:rsidP="000F53FF">
      <w:pPr>
        <w:rPr>
          <w:lang w:val="en-US"/>
        </w:rPr>
      </w:pPr>
      <w:r w:rsidRPr="000F53FF">
        <w:rPr>
          <w:lang w:val="en-US"/>
        </w:rPr>
        <w:t xml:space="preserve">Berdasarkan penelitian yang dilakukan dapat disimpulkan bahwa algoritma XgBoost dapat digunakan untuk menyelesaikan permasalahan prediksi penyakit jantung. Untuk akurasi model </w:t>
      </w:r>
      <w:r w:rsidRPr="00D111A0">
        <w:rPr>
          <w:i/>
          <w:iCs/>
          <w:lang w:val="en-US"/>
        </w:rPr>
        <w:t>machine learning</w:t>
      </w:r>
      <w:r w:rsidRPr="000F53FF">
        <w:rPr>
          <w:lang w:val="en-US"/>
        </w:rPr>
        <w:t xml:space="preserve"> yang dibuat mendapatkan akurasi sebesar 90%, akurasi tersebut dinilai cukup tinggi apabila dibandingkan dengan penelitian yang dilakukan dengan algoritma lain. Pengujian </w:t>
      </w:r>
      <w:r w:rsidRPr="000F53FF">
        <w:rPr>
          <w:lang w:val="en-US"/>
        </w:rPr>
        <w:lastRenderedPageBreak/>
        <w:t xml:space="preserve">yang dilakukan berdasarkan </w:t>
      </w:r>
      <w:r w:rsidRPr="00A9456C">
        <w:rPr>
          <w:i/>
          <w:iCs/>
          <w:lang w:val="en-US"/>
        </w:rPr>
        <w:t>data training</w:t>
      </w:r>
      <w:r w:rsidRPr="000F53FF">
        <w:rPr>
          <w:lang w:val="en-US"/>
        </w:rPr>
        <w:t xml:space="preserve"> dan </w:t>
      </w:r>
      <w:r w:rsidRPr="00A9456C">
        <w:rPr>
          <w:i/>
          <w:iCs/>
          <w:lang w:val="en-US"/>
        </w:rPr>
        <w:t>data testing</w:t>
      </w:r>
      <w:r w:rsidRPr="000F53FF">
        <w:rPr>
          <w:lang w:val="en-US"/>
        </w:rPr>
        <w:t xml:space="preserve">, model mendapatkan akurasi 91% pada </w:t>
      </w:r>
      <w:r w:rsidRPr="00F75943">
        <w:rPr>
          <w:i/>
          <w:iCs/>
          <w:lang w:val="en-US"/>
        </w:rPr>
        <w:t>data training</w:t>
      </w:r>
      <w:r w:rsidRPr="000F53FF">
        <w:rPr>
          <w:lang w:val="en-US"/>
        </w:rPr>
        <w:t xml:space="preserve"> dan akurasi 83% pada </w:t>
      </w:r>
      <w:r w:rsidRPr="00A9456C">
        <w:rPr>
          <w:i/>
          <w:iCs/>
          <w:lang w:val="en-US"/>
        </w:rPr>
        <w:t>data testing</w:t>
      </w:r>
      <w:r w:rsidRPr="000F53FF">
        <w:rPr>
          <w:lang w:val="en-US"/>
        </w:rPr>
        <w:t xml:space="preserve">. </w:t>
      </w:r>
    </w:p>
    <w:p w14:paraId="4DD3A795" w14:textId="626E7664" w:rsidR="00ED170A" w:rsidRPr="00ED170A" w:rsidRDefault="000F53FF" w:rsidP="000F53FF">
      <w:pPr>
        <w:rPr>
          <w:lang w:val="en-US"/>
        </w:rPr>
      </w:pPr>
      <w:r w:rsidRPr="000F53FF">
        <w:rPr>
          <w:lang w:val="en-US"/>
        </w:rPr>
        <w:t xml:space="preserve">Untuk mengatasi </w:t>
      </w:r>
      <w:r w:rsidRPr="00F75943">
        <w:rPr>
          <w:i/>
          <w:iCs/>
          <w:lang w:val="en-US"/>
        </w:rPr>
        <w:t>overfitting</w:t>
      </w:r>
      <w:r w:rsidRPr="000F53FF">
        <w:rPr>
          <w:lang w:val="en-US"/>
        </w:rPr>
        <w:t xml:space="preserve">, sayangnya pada penelitian ini </w:t>
      </w:r>
      <w:r w:rsidRPr="005801A1">
        <w:rPr>
          <w:i/>
          <w:iCs/>
          <w:lang w:val="en-US"/>
        </w:rPr>
        <w:t>overfitting</w:t>
      </w:r>
      <w:r w:rsidRPr="000F53FF">
        <w:rPr>
          <w:lang w:val="en-US"/>
        </w:rPr>
        <w:t xml:space="preserve"> yang diatasi tidak terlalu maksimal karena parameter lambda tidak dilakukan </w:t>
      </w:r>
      <w:r w:rsidRPr="00637070">
        <w:rPr>
          <w:i/>
          <w:iCs/>
          <w:lang w:val="en-US"/>
        </w:rPr>
        <w:t>tuning</w:t>
      </w:r>
      <w:r w:rsidRPr="000F53FF">
        <w:rPr>
          <w:lang w:val="en-US"/>
        </w:rPr>
        <w:t xml:space="preserve"> dan menggunakan nilai </w:t>
      </w:r>
      <w:r w:rsidRPr="001863CE">
        <w:rPr>
          <w:i/>
          <w:iCs/>
          <w:lang w:val="en-US"/>
        </w:rPr>
        <w:t>default</w:t>
      </w:r>
      <w:r w:rsidRPr="000F53FF">
        <w:rPr>
          <w:lang w:val="en-US"/>
        </w:rPr>
        <w:t xml:space="preserve"> yaitu 1, karena jika nilai lambda terlalu tinggi akan menurunkan akurasi pada </w:t>
      </w:r>
      <w:r w:rsidRPr="00AB1136">
        <w:rPr>
          <w:i/>
          <w:iCs/>
          <w:lang w:val="en-US"/>
        </w:rPr>
        <w:t>data testing</w:t>
      </w:r>
      <w:r w:rsidRPr="000F53FF">
        <w:rPr>
          <w:lang w:val="en-US"/>
        </w:rPr>
        <w:t xml:space="preserve">. Maka saran yang dapat diberikan adalah melakukan </w:t>
      </w:r>
      <w:r w:rsidRPr="009E608E">
        <w:rPr>
          <w:i/>
          <w:iCs/>
          <w:lang w:val="en-US"/>
        </w:rPr>
        <w:t>tuning</w:t>
      </w:r>
      <w:r w:rsidRPr="000F53FF">
        <w:rPr>
          <w:lang w:val="en-US"/>
        </w:rPr>
        <w:t xml:space="preserve"> pada </w:t>
      </w:r>
      <w:r w:rsidRPr="009E608E">
        <w:rPr>
          <w:i/>
          <w:iCs/>
          <w:lang w:val="en-US"/>
        </w:rPr>
        <w:t>hyper parameter</w:t>
      </w:r>
      <w:r w:rsidRPr="000F53FF">
        <w:rPr>
          <w:lang w:val="en-US"/>
        </w:rPr>
        <w:t xml:space="preserve"> lambda dan bisa juga menggunakan </w:t>
      </w:r>
      <w:r w:rsidRPr="009E608E">
        <w:rPr>
          <w:i/>
          <w:iCs/>
          <w:lang w:val="en-US"/>
        </w:rPr>
        <w:t>dataset</w:t>
      </w:r>
      <w:r w:rsidRPr="000F53FF">
        <w:rPr>
          <w:lang w:val="en-US"/>
        </w:rPr>
        <w:t xml:space="preserve"> lain dengan jumlah yang lebih banyak.</w:t>
      </w:r>
    </w:p>
    <w:p w14:paraId="748995B3" w14:textId="24BAABD7" w:rsidR="003D3659" w:rsidRDefault="003D3659" w:rsidP="00E83D31">
      <w:pPr>
        <w:pStyle w:val="Heading1"/>
        <w:numPr>
          <w:ilvl w:val="0"/>
          <w:numId w:val="0"/>
        </w:numPr>
        <w:rPr>
          <w:lang w:val="en-US"/>
        </w:rPr>
      </w:pPr>
      <w:r>
        <w:rPr>
          <w:lang w:val="en-US"/>
        </w:rPr>
        <w:t>Daftar Pustaka</w:t>
      </w:r>
    </w:p>
    <w:p w14:paraId="79B99110" w14:textId="774B8BF2" w:rsidR="00A252A3" w:rsidRPr="00A252A3" w:rsidRDefault="00E83D31" w:rsidP="00A252A3">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A252A3" w:rsidRPr="00A252A3">
        <w:rPr>
          <w:rFonts w:cs="Times New Roman"/>
          <w:szCs w:val="24"/>
        </w:rPr>
        <w:t>[1]</w:t>
      </w:r>
      <w:r w:rsidR="00A252A3" w:rsidRPr="00A252A3">
        <w:rPr>
          <w:rFonts w:cs="Times New Roman"/>
          <w:szCs w:val="24"/>
        </w:rPr>
        <w:tab/>
        <w:t xml:space="preserve">L. Marleni and A. Alhabib, “Faktor Risiko Penyakit Jantung Koroner di RSI SITI Khadijah Palembang,” </w:t>
      </w:r>
      <w:r w:rsidR="00A252A3" w:rsidRPr="00A252A3">
        <w:rPr>
          <w:rFonts w:cs="Times New Roman"/>
          <w:i/>
          <w:iCs/>
          <w:szCs w:val="24"/>
        </w:rPr>
        <w:t>J. Kesehat.</w:t>
      </w:r>
      <w:r w:rsidR="00A252A3" w:rsidRPr="00A252A3">
        <w:rPr>
          <w:rFonts w:cs="Times New Roman"/>
          <w:szCs w:val="24"/>
        </w:rPr>
        <w:t>, vol. 8, no. 3, p. 478, 2017, doi: 10.26630/jk.v8i3.663.</w:t>
      </w:r>
    </w:p>
    <w:p w14:paraId="5EFEFE55"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2]</w:t>
      </w:r>
      <w:r w:rsidRPr="00A252A3">
        <w:rPr>
          <w:rFonts w:cs="Times New Roman"/>
          <w:szCs w:val="24"/>
        </w:rPr>
        <w:tab/>
        <w:t xml:space="preserve">A. Septadaya, C. Dewi, and B. Rahayudi, “Implementasi Extreme Learning Machine dan Fast Independent Component Analysis untuk Klasifikasi Aritmia Berdasarkan Rekaman Elektrokardiogram,” </w:t>
      </w:r>
      <w:r w:rsidRPr="00A252A3">
        <w:rPr>
          <w:rFonts w:cs="Times New Roman"/>
          <w:i/>
          <w:iCs/>
          <w:szCs w:val="24"/>
        </w:rPr>
        <w:t>J. Pengemb. Teknol. Inf. dan Ilmu Komput. e-ISSN</w:t>
      </w:r>
      <w:r w:rsidRPr="00A252A3">
        <w:rPr>
          <w:rFonts w:cs="Times New Roman"/>
          <w:szCs w:val="24"/>
        </w:rPr>
        <w:t>, vol. 2548, no. 5, p. 964X, 2019.</w:t>
      </w:r>
    </w:p>
    <w:p w14:paraId="776FF5E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3]</w:t>
      </w:r>
      <w:r w:rsidRPr="00A252A3">
        <w:rPr>
          <w:rFonts w:cs="Times New Roman"/>
          <w:szCs w:val="24"/>
        </w:rPr>
        <w:tab/>
        <w:t>E. Prasetyo and B. Prasetiyo, “Peningkatan Akurasi Klasifikasi Algoritma C4.5 Menggunakan Teknik Bagging Pada Diagnosis Penyakit Jantung,” vol. 7, no. 5, pp. 1035–1040, 2020, doi: 10.25126/jtiik.202072379.</w:t>
      </w:r>
    </w:p>
    <w:p w14:paraId="1D39251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4]</w:t>
      </w:r>
      <w:r w:rsidRPr="00A252A3">
        <w:rPr>
          <w:rFonts w:cs="Times New Roman"/>
          <w:szCs w:val="24"/>
        </w:rPr>
        <w:tab/>
        <w:t xml:space="preserve">P. D. Putra and D. P. Rini, “Prediksi Penyakit Jantung dengan Algoritma Klasifikasi,” </w:t>
      </w:r>
      <w:r w:rsidRPr="00A252A3">
        <w:rPr>
          <w:rFonts w:cs="Times New Roman"/>
          <w:i/>
          <w:iCs/>
          <w:szCs w:val="24"/>
        </w:rPr>
        <w:t>Pros. Annu. Res. Semin. 2019</w:t>
      </w:r>
      <w:r w:rsidRPr="00A252A3">
        <w:rPr>
          <w:rFonts w:cs="Times New Roman"/>
          <w:szCs w:val="24"/>
        </w:rPr>
        <w:t>, vol. 5, no. 1, pp. 978–979, 2019.</w:t>
      </w:r>
    </w:p>
    <w:p w14:paraId="344FACC2"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5]</w:t>
      </w:r>
      <w:r w:rsidRPr="00A252A3">
        <w:rPr>
          <w:rFonts w:cs="Times New Roman"/>
          <w:szCs w:val="24"/>
        </w:rPr>
        <w:tab/>
        <w:t xml:space="preserve">A. B. Wibisono and A. Fahrurozi, “Perbandingan Algoritma Klasifikasi Dalam Pengklasifikasian Data Penyakit Jantung Koroner,” </w:t>
      </w:r>
      <w:r w:rsidRPr="00A252A3">
        <w:rPr>
          <w:rFonts w:cs="Times New Roman"/>
          <w:i/>
          <w:iCs/>
          <w:szCs w:val="24"/>
        </w:rPr>
        <w:t>J. Ilm. Teknol. dan Rekayasa</w:t>
      </w:r>
      <w:r w:rsidRPr="00A252A3">
        <w:rPr>
          <w:rFonts w:cs="Times New Roman"/>
          <w:szCs w:val="24"/>
        </w:rPr>
        <w:t>, vol. 24, no. 3, pp. 161–170, 2019, doi: 10.35760/tr.2019.v24i3.2393.</w:t>
      </w:r>
    </w:p>
    <w:p w14:paraId="6FA34F10"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6]</w:t>
      </w:r>
      <w:r w:rsidRPr="00A252A3">
        <w:rPr>
          <w:rFonts w:cs="Times New Roman"/>
          <w:szCs w:val="24"/>
        </w:rPr>
        <w:tab/>
        <w:t xml:space="preserve">Z. A. Haqie, R. E. Nadiah, and O. P. Ariyani, “Inovasi Pelayanan Publik Suroboyo Bis Di Kota Surabaya,” </w:t>
      </w:r>
      <w:r w:rsidRPr="00A252A3">
        <w:rPr>
          <w:rFonts w:cs="Times New Roman"/>
          <w:i/>
          <w:iCs/>
          <w:szCs w:val="24"/>
        </w:rPr>
        <w:t>JPSI (Journal Public Sect. Innov.</w:t>
      </w:r>
      <w:r w:rsidRPr="00A252A3">
        <w:rPr>
          <w:rFonts w:cs="Times New Roman"/>
          <w:szCs w:val="24"/>
        </w:rPr>
        <w:t>, vol. 5, no. 1, p. 23, 2020, doi: 10.26740/jpsi.v5n1.p23-30.</w:t>
      </w:r>
    </w:p>
    <w:p w14:paraId="671D08AE"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7]</w:t>
      </w:r>
      <w:r w:rsidRPr="00A252A3">
        <w:rPr>
          <w:rFonts w:cs="Times New Roman"/>
          <w:szCs w:val="24"/>
        </w:rPr>
        <w:tab/>
        <w:t xml:space="preserve">M. S. Dr. Bernatal Saragih, S.P., </w:t>
      </w:r>
      <w:r w:rsidRPr="00A252A3">
        <w:rPr>
          <w:rFonts w:cs="Times New Roman"/>
          <w:i/>
          <w:iCs/>
          <w:szCs w:val="24"/>
        </w:rPr>
        <w:t>Kolesterol dan Usaha-Usaha Penurunannya</w:t>
      </w:r>
      <w:r w:rsidRPr="00A252A3">
        <w:rPr>
          <w:rFonts w:cs="Times New Roman"/>
          <w:szCs w:val="24"/>
        </w:rPr>
        <w:t>, 1st ed., no. September. Yogyakarta: Penerbit Bimotry Yogyakarta, 2011.</w:t>
      </w:r>
    </w:p>
    <w:p w14:paraId="5FE2DC6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8]</w:t>
      </w:r>
      <w:r w:rsidRPr="00A252A3">
        <w:rPr>
          <w:rFonts w:cs="Times New Roman"/>
          <w:szCs w:val="24"/>
        </w:rPr>
        <w:tab/>
        <w:t>Rosmalinda, D. Karim, and A. P. Dewi, “Gambaran Tingkat Pengetahuan Perawat Irna Medikal Dalam Menginterpretasi Hasil EKG,” no. 1, 2014.</w:t>
      </w:r>
    </w:p>
    <w:p w14:paraId="1D2DD8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9]</w:t>
      </w:r>
      <w:r w:rsidRPr="00A252A3">
        <w:rPr>
          <w:rFonts w:cs="Times New Roman"/>
          <w:szCs w:val="24"/>
        </w:rPr>
        <w:tab/>
        <w:t xml:space="preserve">N. Nahdliyah, “Penelitian Tentang Detak Jantung,” </w:t>
      </w:r>
      <w:r w:rsidRPr="00A252A3">
        <w:rPr>
          <w:rFonts w:cs="Times New Roman"/>
          <w:i/>
          <w:iCs/>
          <w:szCs w:val="24"/>
        </w:rPr>
        <w:t>Jur. Sist. Komput. Univ. Sriwij.</w:t>
      </w:r>
      <w:r w:rsidRPr="00A252A3">
        <w:rPr>
          <w:rFonts w:cs="Times New Roman"/>
          <w:szCs w:val="24"/>
        </w:rPr>
        <w:t>, vol. 52, no. 1, pp. 1–5, 2019.</w:t>
      </w:r>
    </w:p>
    <w:p w14:paraId="02DFF6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0]</w:t>
      </w:r>
      <w:r w:rsidRPr="00A252A3">
        <w:rPr>
          <w:rFonts w:cs="Times New Roman"/>
          <w:szCs w:val="24"/>
        </w:rPr>
        <w:tab/>
        <w:t xml:space="preserve">C. B. C. Latha and S. C. Jeeva, “Improving the accuracy of prediction of heart disease risk based on ensemble classification techniques,” </w:t>
      </w:r>
      <w:r w:rsidRPr="00A252A3">
        <w:rPr>
          <w:rFonts w:cs="Times New Roman"/>
          <w:i/>
          <w:iCs/>
          <w:szCs w:val="24"/>
        </w:rPr>
        <w:t>Informatics Med. Unlocked</w:t>
      </w:r>
      <w:r w:rsidRPr="00A252A3">
        <w:rPr>
          <w:rFonts w:cs="Times New Roman"/>
          <w:szCs w:val="24"/>
        </w:rPr>
        <w:t>, vol. 16, no. November 2018, 2019, doi: 10.1016/j.imu.2019.100203.</w:t>
      </w:r>
    </w:p>
    <w:p w14:paraId="64FB40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1]</w:t>
      </w:r>
      <w:r w:rsidRPr="00A252A3">
        <w:rPr>
          <w:rFonts w:cs="Times New Roman"/>
          <w:szCs w:val="24"/>
        </w:rPr>
        <w:tab/>
        <w:t xml:space="preserve">O. W. Purbo and P. Sudiarta, “Inovasi Teknologi Informasi dan Komunikasi Dalam Menunjang Technopreneurship,” </w:t>
      </w:r>
      <w:r w:rsidRPr="00A252A3">
        <w:rPr>
          <w:rFonts w:cs="Times New Roman"/>
          <w:i/>
          <w:iCs/>
          <w:szCs w:val="24"/>
        </w:rPr>
        <w:t>Angew. Chemie Int. Ed. 6(11), 951–952.</w:t>
      </w:r>
      <w:r w:rsidRPr="00A252A3">
        <w:rPr>
          <w:rFonts w:cs="Times New Roman"/>
          <w:szCs w:val="24"/>
        </w:rPr>
        <w:t>, pp. 5–24, 2015.</w:t>
      </w:r>
    </w:p>
    <w:p w14:paraId="15EEEB7A"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2]</w:t>
      </w:r>
      <w:r w:rsidRPr="00A252A3">
        <w:rPr>
          <w:rFonts w:cs="Times New Roman"/>
          <w:szCs w:val="24"/>
        </w:rPr>
        <w:tab/>
        <w:t xml:space="preserve">I. D. G. H. Wisana, “Identifikasi Isyarat Elektrokardiogram Segmen ST dan Kontraksi Ventrikel Prematur Berbasis Gelombang Singkat,” </w:t>
      </w:r>
      <w:r w:rsidRPr="00A252A3">
        <w:rPr>
          <w:rFonts w:cs="Times New Roman"/>
          <w:i/>
          <w:iCs/>
          <w:szCs w:val="24"/>
        </w:rPr>
        <w:t>Univ. Gadjah Mada Yogyakarta</w:t>
      </w:r>
      <w:r w:rsidRPr="00A252A3">
        <w:rPr>
          <w:rFonts w:cs="Times New Roman"/>
          <w:szCs w:val="24"/>
        </w:rPr>
        <w:t xml:space="preserve">, </w:t>
      </w:r>
      <w:r w:rsidRPr="00A252A3">
        <w:rPr>
          <w:rFonts w:cs="Times New Roman"/>
          <w:szCs w:val="24"/>
        </w:rPr>
        <w:lastRenderedPageBreak/>
        <w:t>2013.</w:t>
      </w:r>
    </w:p>
    <w:p w14:paraId="09CC71E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3]</w:t>
      </w:r>
      <w:r w:rsidRPr="00A252A3">
        <w:rPr>
          <w:rFonts w:cs="Times New Roman"/>
          <w:szCs w:val="24"/>
        </w:rPr>
        <w:tab/>
        <w:t xml:space="preserve">M. S. K. Ayu, “Proteksi Radiasi Pada Pasien, Pekerja, dan Lingkungan di Dalam Instalasi Radiologi,” </w:t>
      </w:r>
      <w:r w:rsidRPr="00A252A3">
        <w:rPr>
          <w:rFonts w:cs="Times New Roman"/>
          <w:i/>
          <w:iCs/>
          <w:szCs w:val="24"/>
        </w:rPr>
        <w:t>Inst. Ilmu Kesehat. Str. Indones.</w:t>
      </w:r>
      <w:r w:rsidRPr="00A252A3">
        <w:rPr>
          <w:rFonts w:cs="Times New Roman"/>
          <w:szCs w:val="24"/>
        </w:rPr>
        <w:t>, 2019.</w:t>
      </w:r>
    </w:p>
    <w:p w14:paraId="03396DF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4]</w:t>
      </w:r>
      <w:r w:rsidRPr="00A252A3">
        <w:rPr>
          <w:rFonts w:cs="Times New Roman"/>
          <w:szCs w:val="24"/>
        </w:rPr>
        <w:tab/>
        <w:t xml:space="preserve">W. A. Mustofa, “Manfaat Foto Rongten dan Dampaknya,” </w:t>
      </w:r>
      <w:r w:rsidRPr="00A252A3">
        <w:rPr>
          <w:rFonts w:cs="Times New Roman"/>
          <w:i/>
          <w:iCs/>
          <w:szCs w:val="24"/>
        </w:rPr>
        <w:t>Intitut Ilmu Kesehat. Str. Indones.</w:t>
      </w:r>
      <w:r w:rsidRPr="00A252A3">
        <w:rPr>
          <w:rFonts w:cs="Times New Roman"/>
          <w:szCs w:val="24"/>
        </w:rPr>
        <w:t>, 2021.</w:t>
      </w:r>
    </w:p>
    <w:p w14:paraId="4D3BD9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5]</w:t>
      </w:r>
      <w:r w:rsidRPr="00A252A3">
        <w:rPr>
          <w:rFonts w:cs="Times New Roman"/>
          <w:szCs w:val="24"/>
        </w:rPr>
        <w:tab/>
        <w:t>Wahyu Kusuma, “Self Acceptance Pada Remaja Penderita Thalasemia,” pp. 8–27, 2016.</w:t>
      </w:r>
    </w:p>
    <w:p w14:paraId="285F0C4E" w14:textId="1B947724" w:rsidR="003D3659" w:rsidRPr="00B13E56" w:rsidRDefault="00A252A3" w:rsidP="00B13E56">
      <w:pPr>
        <w:widowControl w:val="0"/>
        <w:autoSpaceDE w:val="0"/>
        <w:autoSpaceDN w:val="0"/>
        <w:adjustRightInd w:val="0"/>
        <w:ind w:left="640" w:hanging="640"/>
        <w:rPr>
          <w:rFonts w:cs="Times New Roman"/>
          <w:szCs w:val="24"/>
        </w:rPr>
      </w:pPr>
      <w:r w:rsidRPr="00A252A3">
        <w:rPr>
          <w:rFonts w:cs="Times New Roman"/>
          <w:szCs w:val="24"/>
        </w:rPr>
        <w:t>[16]</w:t>
      </w:r>
      <w:r w:rsidRPr="00A252A3">
        <w:rPr>
          <w:rFonts w:cs="Times New Roman"/>
          <w:szCs w:val="24"/>
        </w:rPr>
        <w:tab/>
        <w:t xml:space="preserve">T. T. Hanifa, S. Al-faraby, and Adiwijaya, “Analisis Churn Prediction pada Data Pelanggan PT . Telekomunikasi dengan Logistic Regression dan Underbagging,” </w:t>
      </w:r>
      <w:r w:rsidRPr="00A252A3">
        <w:rPr>
          <w:rFonts w:cs="Times New Roman"/>
          <w:i/>
          <w:iCs/>
          <w:szCs w:val="24"/>
        </w:rPr>
        <w:t>Univ. Telkom</w:t>
      </w:r>
      <w:r w:rsidRPr="00A252A3">
        <w:rPr>
          <w:rFonts w:cs="Times New Roman"/>
          <w:szCs w:val="24"/>
        </w:rPr>
        <w:t>, vol. 4, no. 2, p. 78, 2017.</w:t>
      </w:r>
      <w:r w:rsidR="00E83D31">
        <w:rPr>
          <w:lang w:val="en-US"/>
        </w:rPr>
        <w:fldChar w:fldCharType="end"/>
      </w:r>
    </w:p>
    <w:sectPr w:rsidR="003D3659" w:rsidRPr="00B13E56" w:rsidSect="00040C9E">
      <w:headerReference w:type="default" r:id="rId14"/>
      <w:footerReference w:type="default" r:id="rId15"/>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E2C26" w14:textId="77777777" w:rsidR="00316B8F" w:rsidRDefault="00316B8F" w:rsidP="00727E33">
      <w:pPr>
        <w:spacing w:after="0"/>
      </w:pPr>
      <w:r>
        <w:separator/>
      </w:r>
    </w:p>
  </w:endnote>
  <w:endnote w:type="continuationSeparator" w:id="0">
    <w:p w14:paraId="0632D900" w14:textId="77777777" w:rsidR="00316B8F" w:rsidRDefault="00316B8F"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153C8" w14:textId="77777777" w:rsidR="00316B8F" w:rsidRDefault="00316B8F" w:rsidP="00727E33">
      <w:pPr>
        <w:spacing w:after="0"/>
      </w:pPr>
      <w:r>
        <w:separator/>
      </w:r>
    </w:p>
  </w:footnote>
  <w:footnote w:type="continuationSeparator" w:id="0">
    <w:p w14:paraId="71D71081" w14:textId="77777777" w:rsidR="00316B8F" w:rsidRDefault="00316B8F"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D789B"/>
    <w:multiLevelType w:val="hybridMultilevel"/>
    <w:tmpl w:val="6DF4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12"/>
  </w:num>
  <w:num w:numId="15">
    <w:abstractNumId w:val="14"/>
  </w:num>
  <w:num w:numId="16">
    <w:abstractNumId w:val="17"/>
  </w:num>
  <w:num w:numId="17">
    <w:abstractNumId w:val="11"/>
  </w:num>
  <w:num w:numId="18">
    <w:abstractNumId w:val="1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245B"/>
    <w:rsid w:val="00003174"/>
    <w:rsid w:val="000138AB"/>
    <w:rsid w:val="0001444F"/>
    <w:rsid w:val="00017BAA"/>
    <w:rsid w:val="00017D41"/>
    <w:rsid w:val="00027376"/>
    <w:rsid w:val="00040C9E"/>
    <w:rsid w:val="00051EE1"/>
    <w:rsid w:val="0005354E"/>
    <w:rsid w:val="00053C63"/>
    <w:rsid w:val="00056A2F"/>
    <w:rsid w:val="00061663"/>
    <w:rsid w:val="0006329F"/>
    <w:rsid w:val="0007738F"/>
    <w:rsid w:val="0008044B"/>
    <w:rsid w:val="00081704"/>
    <w:rsid w:val="00084F6A"/>
    <w:rsid w:val="00091318"/>
    <w:rsid w:val="000948FD"/>
    <w:rsid w:val="000B0724"/>
    <w:rsid w:val="000B0CDC"/>
    <w:rsid w:val="000B6C05"/>
    <w:rsid w:val="000C1AC4"/>
    <w:rsid w:val="000C6E6D"/>
    <w:rsid w:val="000C79B0"/>
    <w:rsid w:val="000D03E0"/>
    <w:rsid w:val="000D119A"/>
    <w:rsid w:val="000D54FB"/>
    <w:rsid w:val="000E42B6"/>
    <w:rsid w:val="000E477B"/>
    <w:rsid w:val="000E7D62"/>
    <w:rsid w:val="000F2F2B"/>
    <w:rsid w:val="000F53FF"/>
    <w:rsid w:val="001035CA"/>
    <w:rsid w:val="00103D72"/>
    <w:rsid w:val="00121C54"/>
    <w:rsid w:val="00133DEC"/>
    <w:rsid w:val="00137805"/>
    <w:rsid w:val="00137A61"/>
    <w:rsid w:val="001400E9"/>
    <w:rsid w:val="00167B20"/>
    <w:rsid w:val="0018517E"/>
    <w:rsid w:val="001863CE"/>
    <w:rsid w:val="001940E0"/>
    <w:rsid w:val="00194239"/>
    <w:rsid w:val="001A175D"/>
    <w:rsid w:val="001A689D"/>
    <w:rsid w:val="001A7356"/>
    <w:rsid w:val="001C21A6"/>
    <w:rsid w:val="001C65D9"/>
    <w:rsid w:val="001D1210"/>
    <w:rsid w:val="001D5351"/>
    <w:rsid w:val="001E26F7"/>
    <w:rsid w:val="001E656B"/>
    <w:rsid w:val="001E6DB0"/>
    <w:rsid w:val="001F24F7"/>
    <w:rsid w:val="002001C8"/>
    <w:rsid w:val="002106CC"/>
    <w:rsid w:val="0021084E"/>
    <w:rsid w:val="0021475D"/>
    <w:rsid w:val="00222869"/>
    <w:rsid w:val="00227008"/>
    <w:rsid w:val="00227376"/>
    <w:rsid w:val="00230CC9"/>
    <w:rsid w:val="00237214"/>
    <w:rsid w:val="0023774F"/>
    <w:rsid w:val="00242E3A"/>
    <w:rsid w:val="00244A4D"/>
    <w:rsid w:val="002462E6"/>
    <w:rsid w:val="0026379F"/>
    <w:rsid w:val="002964D4"/>
    <w:rsid w:val="002A2437"/>
    <w:rsid w:val="002A6D81"/>
    <w:rsid w:val="002B22A6"/>
    <w:rsid w:val="002B264D"/>
    <w:rsid w:val="002B4C6E"/>
    <w:rsid w:val="002D34A4"/>
    <w:rsid w:val="002D5C8C"/>
    <w:rsid w:val="002D7BDD"/>
    <w:rsid w:val="002E0708"/>
    <w:rsid w:val="002F13D7"/>
    <w:rsid w:val="002F5396"/>
    <w:rsid w:val="00316A48"/>
    <w:rsid w:val="00316B8F"/>
    <w:rsid w:val="00317447"/>
    <w:rsid w:val="00327A0A"/>
    <w:rsid w:val="00335579"/>
    <w:rsid w:val="003357EB"/>
    <w:rsid w:val="00335802"/>
    <w:rsid w:val="0034502A"/>
    <w:rsid w:val="00347755"/>
    <w:rsid w:val="003675FD"/>
    <w:rsid w:val="00374A8C"/>
    <w:rsid w:val="00381D8E"/>
    <w:rsid w:val="0038447E"/>
    <w:rsid w:val="00393918"/>
    <w:rsid w:val="003B0385"/>
    <w:rsid w:val="003B11F3"/>
    <w:rsid w:val="003B3675"/>
    <w:rsid w:val="003D3659"/>
    <w:rsid w:val="003D3FA6"/>
    <w:rsid w:val="003D441B"/>
    <w:rsid w:val="003D534E"/>
    <w:rsid w:val="003D76D4"/>
    <w:rsid w:val="003E0846"/>
    <w:rsid w:val="003E2703"/>
    <w:rsid w:val="003E3151"/>
    <w:rsid w:val="003F0760"/>
    <w:rsid w:val="003F71FA"/>
    <w:rsid w:val="00410ABB"/>
    <w:rsid w:val="004207AD"/>
    <w:rsid w:val="004243E8"/>
    <w:rsid w:val="00425DF6"/>
    <w:rsid w:val="00426478"/>
    <w:rsid w:val="00427D19"/>
    <w:rsid w:val="004350A0"/>
    <w:rsid w:val="00436B3A"/>
    <w:rsid w:val="0044714A"/>
    <w:rsid w:val="00471C32"/>
    <w:rsid w:val="0047413C"/>
    <w:rsid w:val="00474F07"/>
    <w:rsid w:val="004751A0"/>
    <w:rsid w:val="004779A3"/>
    <w:rsid w:val="00482D5C"/>
    <w:rsid w:val="00484EB2"/>
    <w:rsid w:val="004B3D34"/>
    <w:rsid w:val="004B4816"/>
    <w:rsid w:val="004C473F"/>
    <w:rsid w:val="004C6B7A"/>
    <w:rsid w:val="004D075F"/>
    <w:rsid w:val="004E3C00"/>
    <w:rsid w:val="004F1F05"/>
    <w:rsid w:val="004F29AD"/>
    <w:rsid w:val="0050217C"/>
    <w:rsid w:val="00503CEE"/>
    <w:rsid w:val="005061BE"/>
    <w:rsid w:val="00506F4B"/>
    <w:rsid w:val="005155DF"/>
    <w:rsid w:val="005168C2"/>
    <w:rsid w:val="0052480A"/>
    <w:rsid w:val="005323FD"/>
    <w:rsid w:val="00542D4C"/>
    <w:rsid w:val="005801A1"/>
    <w:rsid w:val="00591726"/>
    <w:rsid w:val="00596DB2"/>
    <w:rsid w:val="005D0867"/>
    <w:rsid w:val="005D08FE"/>
    <w:rsid w:val="005D4B13"/>
    <w:rsid w:val="005E211F"/>
    <w:rsid w:val="005E37B2"/>
    <w:rsid w:val="005E539A"/>
    <w:rsid w:val="005F5C54"/>
    <w:rsid w:val="00604BC6"/>
    <w:rsid w:val="00604C9F"/>
    <w:rsid w:val="006120EA"/>
    <w:rsid w:val="00614E78"/>
    <w:rsid w:val="00620641"/>
    <w:rsid w:val="006229F8"/>
    <w:rsid w:val="00624FE9"/>
    <w:rsid w:val="00633FCA"/>
    <w:rsid w:val="00637070"/>
    <w:rsid w:val="00646FB0"/>
    <w:rsid w:val="006547A0"/>
    <w:rsid w:val="006729A5"/>
    <w:rsid w:val="0067503E"/>
    <w:rsid w:val="0067589D"/>
    <w:rsid w:val="00680705"/>
    <w:rsid w:val="00685BDA"/>
    <w:rsid w:val="00685DE1"/>
    <w:rsid w:val="00692B40"/>
    <w:rsid w:val="006A3475"/>
    <w:rsid w:val="006A3918"/>
    <w:rsid w:val="006C002A"/>
    <w:rsid w:val="006C2A94"/>
    <w:rsid w:val="006C3BDA"/>
    <w:rsid w:val="006D6D62"/>
    <w:rsid w:val="006F1CCF"/>
    <w:rsid w:val="00703650"/>
    <w:rsid w:val="007156BB"/>
    <w:rsid w:val="007159BE"/>
    <w:rsid w:val="00722563"/>
    <w:rsid w:val="00722EF4"/>
    <w:rsid w:val="0072434C"/>
    <w:rsid w:val="00727E33"/>
    <w:rsid w:val="0073132A"/>
    <w:rsid w:val="00733283"/>
    <w:rsid w:val="00735B7F"/>
    <w:rsid w:val="00741D26"/>
    <w:rsid w:val="00742DA3"/>
    <w:rsid w:val="00747D37"/>
    <w:rsid w:val="0075091B"/>
    <w:rsid w:val="00752889"/>
    <w:rsid w:val="007675B6"/>
    <w:rsid w:val="007723DB"/>
    <w:rsid w:val="00774931"/>
    <w:rsid w:val="00780F2F"/>
    <w:rsid w:val="00783F34"/>
    <w:rsid w:val="00791CAF"/>
    <w:rsid w:val="0079456F"/>
    <w:rsid w:val="00795EE1"/>
    <w:rsid w:val="007A2419"/>
    <w:rsid w:val="007B02FC"/>
    <w:rsid w:val="007C6C72"/>
    <w:rsid w:val="007E180E"/>
    <w:rsid w:val="007E2FE7"/>
    <w:rsid w:val="007E5E88"/>
    <w:rsid w:val="007E7858"/>
    <w:rsid w:val="007F123D"/>
    <w:rsid w:val="007F33C7"/>
    <w:rsid w:val="008010D4"/>
    <w:rsid w:val="00802567"/>
    <w:rsid w:val="00806C05"/>
    <w:rsid w:val="00813359"/>
    <w:rsid w:val="0082589B"/>
    <w:rsid w:val="00825D44"/>
    <w:rsid w:val="00830DD7"/>
    <w:rsid w:val="008316DD"/>
    <w:rsid w:val="00833210"/>
    <w:rsid w:val="00834414"/>
    <w:rsid w:val="00836674"/>
    <w:rsid w:val="00842CDE"/>
    <w:rsid w:val="008560A3"/>
    <w:rsid w:val="00857E7A"/>
    <w:rsid w:val="00857F14"/>
    <w:rsid w:val="00867E9E"/>
    <w:rsid w:val="0087102E"/>
    <w:rsid w:val="00874E75"/>
    <w:rsid w:val="008833E9"/>
    <w:rsid w:val="008A2B33"/>
    <w:rsid w:val="008A2EBA"/>
    <w:rsid w:val="008A75E9"/>
    <w:rsid w:val="008B263C"/>
    <w:rsid w:val="008B5CF4"/>
    <w:rsid w:val="008C4605"/>
    <w:rsid w:val="008C5829"/>
    <w:rsid w:val="008C7FE3"/>
    <w:rsid w:val="008D2C3D"/>
    <w:rsid w:val="008E2ADA"/>
    <w:rsid w:val="008E6867"/>
    <w:rsid w:val="008E7040"/>
    <w:rsid w:val="008F5539"/>
    <w:rsid w:val="00902908"/>
    <w:rsid w:val="00907DD4"/>
    <w:rsid w:val="0092655A"/>
    <w:rsid w:val="0093187A"/>
    <w:rsid w:val="00931889"/>
    <w:rsid w:val="00934751"/>
    <w:rsid w:val="00937643"/>
    <w:rsid w:val="00941828"/>
    <w:rsid w:val="00942BF3"/>
    <w:rsid w:val="00943A80"/>
    <w:rsid w:val="00947462"/>
    <w:rsid w:val="00953043"/>
    <w:rsid w:val="009555AC"/>
    <w:rsid w:val="00957728"/>
    <w:rsid w:val="00981794"/>
    <w:rsid w:val="009A3C37"/>
    <w:rsid w:val="009A76C0"/>
    <w:rsid w:val="009B4016"/>
    <w:rsid w:val="009B4DF5"/>
    <w:rsid w:val="009C498F"/>
    <w:rsid w:val="009E076D"/>
    <w:rsid w:val="009E5478"/>
    <w:rsid w:val="009E608E"/>
    <w:rsid w:val="009F4FF8"/>
    <w:rsid w:val="009F7F54"/>
    <w:rsid w:val="00A05AFC"/>
    <w:rsid w:val="00A07D34"/>
    <w:rsid w:val="00A125CF"/>
    <w:rsid w:val="00A226B8"/>
    <w:rsid w:val="00A252A3"/>
    <w:rsid w:val="00A265B2"/>
    <w:rsid w:val="00A31A2D"/>
    <w:rsid w:val="00A47932"/>
    <w:rsid w:val="00A64213"/>
    <w:rsid w:val="00A66DAF"/>
    <w:rsid w:val="00A76FC9"/>
    <w:rsid w:val="00A7774F"/>
    <w:rsid w:val="00A813C3"/>
    <w:rsid w:val="00A90DF5"/>
    <w:rsid w:val="00A91539"/>
    <w:rsid w:val="00A93213"/>
    <w:rsid w:val="00A9456C"/>
    <w:rsid w:val="00AB1136"/>
    <w:rsid w:val="00AC003A"/>
    <w:rsid w:val="00AE67D7"/>
    <w:rsid w:val="00AF214F"/>
    <w:rsid w:val="00AF50F7"/>
    <w:rsid w:val="00B03850"/>
    <w:rsid w:val="00B13E18"/>
    <w:rsid w:val="00B13E56"/>
    <w:rsid w:val="00B210B2"/>
    <w:rsid w:val="00B25EE5"/>
    <w:rsid w:val="00B315C9"/>
    <w:rsid w:val="00B37324"/>
    <w:rsid w:val="00B4154A"/>
    <w:rsid w:val="00B42641"/>
    <w:rsid w:val="00B55BD8"/>
    <w:rsid w:val="00B57EFF"/>
    <w:rsid w:val="00B65BEA"/>
    <w:rsid w:val="00B84CB2"/>
    <w:rsid w:val="00B94345"/>
    <w:rsid w:val="00BA0585"/>
    <w:rsid w:val="00BB26EE"/>
    <w:rsid w:val="00BB5310"/>
    <w:rsid w:val="00BB56FA"/>
    <w:rsid w:val="00BB7F74"/>
    <w:rsid w:val="00BC0E47"/>
    <w:rsid w:val="00BC2CEE"/>
    <w:rsid w:val="00BD2267"/>
    <w:rsid w:val="00BD46B0"/>
    <w:rsid w:val="00BE2BBD"/>
    <w:rsid w:val="00BE4D91"/>
    <w:rsid w:val="00BF0095"/>
    <w:rsid w:val="00BF3453"/>
    <w:rsid w:val="00BF3E35"/>
    <w:rsid w:val="00BF50B7"/>
    <w:rsid w:val="00C1107A"/>
    <w:rsid w:val="00C170BB"/>
    <w:rsid w:val="00C253A8"/>
    <w:rsid w:val="00C34A47"/>
    <w:rsid w:val="00C42BC7"/>
    <w:rsid w:val="00C43418"/>
    <w:rsid w:val="00C44AF0"/>
    <w:rsid w:val="00C51772"/>
    <w:rsid w:val="00C53521"/>
    <w:rsid w:val="00C57E43"/>
    <w:rsid w:val="00C716B6"/>
    <w:rsid w:val="00C73A65"/>
    <w:rsid w:val="00C90951"/>
    <w:rsid w:val="00CB2EB3"/>
    <w:rsid w:val="00CB679C"/>
    <w:rsid w:val="00CC57F9"/>
    <w:rsid w:val="00CD04BB"/>
    <w:rsid w:val="00CD187B"/>
    <w:rsid w:val="00CD2C70"/>
    <w:rsid w:val="00CE07BE"/>
    <w:rsid w:val="00CE17D5"/>
    <w:rsid w:val="00CE3B8E"/>
    <w:rsid w:val="00CE41C4"/>
    <w:rsid w:val="00D00E6A"/>
    <w:rsid w:val="00D06F1A"/>
    <w:rsid w:val="00D111A0"/>
    <w:rsid w:val="00D16025"/>
    <w:rsid w:val="00D2558F"/>
    <w:rsid w:val="00D31F76"/>
    <w:rsid w:val="00D32605"/>
    <w:rsid w:val="00D35BA4"/>
    <w:rsid w:val="00D409C6"/>
    <w:rsid w:val="00D4441D"/>
    <w:rsid w:val="00D62761"/>
    <w:rsid w:val="00D6499A"/>
    <w:rsid w:val="00D72CE8"/>
    <w:rsid w:val="00D762C1"/>
    <w:rsid w:val="00D76521"/>
    <w:rsid w:val="00D85E98"/>
    <w:rsid w:val="00D9096F"/>
    <w:rsid w:val="00D930A0"/>
    <w:rsid w:val="00D9316D"/>
    <w:rsid w:val="00D95ABA"/>
    <w:rsid w:val="00D96AE0"/>
    <w:rsid w:val="00DB108B"/>
    <w:rsid w:val="00DB45A0"/>
    <w:rsid w:val="00DD0274"/>
    <w:rsid w:val="00DE58A9"/>
    <w:rsid w:val="00DF38B8"/>
    <w:rsid w:val="00E06B99"/>
    <w:rsid w:val="00E07A95"/>
    <w:rsid w:val="00E14694"/>
    <w:rsid w:val="00E21E46"/>
    <w:rsid w:val="00E226DB"/>
    <w:rsid w:val="00E2275D"/>
    <w:rsid w:val="00E36D92"/>
    <w:rsid w:val="00E37012"/>
    <w:rsid w:val="00E37CAE"/>
    <w:rsid w:val="00E40E27"/>
    <w:rsid w:val="00E42F1F"/>
    <w:rsid w:val="00E43812"/>
    <w:rsid w:val="00E542DA"/>
    <w:rsid w:val="00E7273F"/>
    <w:rsid w:val="00E7749E"/>
    <w:rsid w:val="00E834AE"/>
    <w:rsid w:val="00E83D31"/>
    <w:rsid w:val="00E92228"/>
    <w:rsid w:val="00E9228A"/>
    <w:rsid w:val="00E96B8B"/>
    <w:rsid w:val="00EB78AA"/>
    <w:rsid w:val="00EC6954"/>
    <w:rsid w:val="00ED047F"/>
    <w:rsid w:val="00ED170A"/>
    <w:rsid w:val="00ED76BD"/>
    <w:rsid w:val="00EE6A6D"/>
    <w:rsid w:val="00EF1AF8"/>
    <w:rsid w:val="00EF481A"/>
    <w:rsid w:val="00EF5CBA"/>
    <w:rsid w:val="00F00F64"/>
    <w:rsid w:val="00F05EE6"/>
    <w:rsid w:val="00F14330"/>
    <w:rsid w:val="00F16774"/>
    <w:rsid w:val="00F20E12"/>
    <w:rsid w:val="00F231BC"/>
    <w:rsid w:val="00F32EAA"/>
    <w:rsid w:val="00F37473"/>
    <w:rsid w:val="00F40BBA"/>
    <w:rsid w:val="00F40F3E"/>
    <w:rsid w:val="00F4319A"/>
    <w:rsid w:val="00F445B8"/>
    <w:rsid w:val="00F5004E"/>
    <w:rsid w:val="00F52CF1"/>
    <w:rsid w:val="00F55934"/>
    <w:rsid w:val="00F56723"/>
    <w:rsid w:val="00F62C54"/>
    <w:rsid w:val="00F62D03"/>
    <w:rsid w:val="00F66464"/>
    <w:rsid w:val="00F75943"/>
    <w:rsid w:val="00F80DE9"/>
    <w:rsid w:val="00F82C59"/>
    <w:rsid w:val="00F86DBE"/>
    <w:rsid w:val="00FA5A00"/>
    <w:rsid w:val="00FA601D"/>
    <w:rsid w:val="00FA6A7A"/>
    <w:rsid w:val="00FB07BD"/>
    <w:rsid w:val="00FB3005"/>
    <w:rsid w:val="00FC610C"/>
    <w:rsid w:val="00FC6F71"/>
    <w:rsid w:val="00FD5C2B"/>
    <w:rsid w:val="00FD5C81"/>
    <w:rsid w:val="00FF15E5"/>
    <w:rsid w:val="00FF5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table" w:styleId="PlainTable2">
    <w:name w:val="Plain Table 2"/>
    <w:basedOn w:val="TableNormal"/>
    <w:uiPriority w:val="42"/>
    <w:rsid w:val="00867E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0</Pages>
  <Words>6373</Words>
  <Characters>3632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391</cp:revision>
  <cp:lastPrinted>2021-11-05T22:24:00Z</cp:lastPrinted>
  <dcterms:created xsi:type="dcterms:W3CDTF">2021-11-02T11:22:00Z</dcterms:created>
  <dcterms:modified xsi:type="dcterms:W3CDTF">2021-11-05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ieee</vt:lpwstr>
  </property>
</Properties>
</file>